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A36B82" w14:textId="288B2034" w:rsidR="003F0B82" w:rsidRPr="00C91517" w:rsidRDefault="003F0B82" w:rsidP="00382A6E">
      <w:pPr>
        <w:spacing w:after="240" w:line="480" w:lineRule="auto"/>
        <w:contextualSpacing/>
        <w:rPr>
          <w:b/>
          <w:color w:val="auto"/>
          <w:sz w:val="22"/>
          <w:szCs w:val="22"/>
        </w:rPr>
      </w:pPr>
      <w:bookmarkStart w:id="0" w:name="_GoBack"/>
      <w:bookmarkEnd w:id="0"/>
      <w:r w:rsidRPr="00C91517">
        <w:rPr>
          <w:b/>
          <w:color w:val="auto"/>
          <w:sz w:val="22"/>
          <w:szCs w:val="22"/>
        </w:rPr>
        <w:t>Supporting Information</w:t>
      </w:r>
      <w:r w:rsidR="004E67BA" w:rsidRPr="00C91517">
        <w:rPr>
          <w:b/>
          <w:color w:val="auto"/>
          <w:sz w:val="22"/>
          <w:szCs w:val="22"/>
        </w:rPr>
        <w:t xml:space="preserve"> </w:t>
      </w:r>
      <w:r w:rsidR="005B44B3" w:rsidRPr="00C91517">
        <w:rPr>
          <w:b/>
          <w:color w:val="auto"/>
          <w:sz w:val="22"/>
          <w:szCs w:val="22"/>
        </w:rPr>
        <w:t>(Rheological measurements of PA-hydrogels</w:t>
      </w:r>
      <w:r w:rsidR="0044567C" w:rsidRPr="00C91517">
        <w:rPr>
          <w:b/>
          <w:color w:val="auto"/>
          <w:sz w:val="22"/>
          <w:szCs w:val="22"/>
        </w:rPr>
        <w:t>)</w:t>
      </w:r>
    </w:p>
    <w:p w14:paraId="4A3F6570" w14:textId="66C6243E" w:rsidR="005B44B3" w:rsidRPr="00C91517" w:rsidRDefault="00220818" w:rsidP="00382A6E">
      <w:pPr>
        <w:spacing w:line="480" w:lineRule="auto"/>
        <w:jc w:val="both"/>
        <w:rPr>
          <w:color w:val="222222"/>
          <w:sz w:val="22"/>
          <w:szCs w:val="22"/>
          <w:shd w:val="clear" w:color="auto" w:fill="FFFFFF"/>
        </w:rPr>
      </w:pPr>
      <w:r w:rsidRPr="00C91517">
        <w:rPr>
          <w:sz w:val="22"/>
          <w:szCs w:val="22"/>
        </w:rPr>
        <w:t>W</w:t>
      </w:r>
      <w:r w:rsidR="005B44B3" w:rsidRPr="00C91517">
        <w:rPr>
          <w:sz w:val="22"/>
          <w:szCs w:val="22"/>
        </w:rPr>
        <w:t>e have performed a rheological study of the IKVAV, VVIAK and E2 PA hydrogels after gelation</w:t>
      </w:r>
      <w:r w:rsidRPr="00C91517">
        <w:rPr>
          <w:sz w:val="22"/>
          <w:szCs w:val="22"/>
        </w:rPr>
        <w:t xml:space="preserve"> (S3 Fig)</w:t>
      </w:r>
      <w:r w:rsidR="005B44B3" w:rsidRPr="00C91517">
        <w:rPr>
          <w:sz w:val="22"/>
          <w:szCs w:val="22"/>
        </w:rPr>
        <w:t>,</w:t>
      </w:r>
      <w:r w:rsidRPr="00C91517">
        <w:rPr>
          <w:sz w:val="22"/>
          <w:szCs w:val="22"/>
        </w:rPr>
        <w:t xml:space="preserve"> </w:t>
      </w:r>
      <w:r w:rsidR="005B44B3" w:rsidRPr="00C91517">
        <w:rPr>
          <w:sz w:val="22"/>
          <w:szCs w:val="22"/>
        </w:rPr>
        <w:t>and we found that they had storage moduli of 7</w:t>
      </w:r>
      <w:r w:rsidRPr="00C91517">
        <w:rPr>
          <w:sz w:val="22"/>
          <w:szCs w:val="22"/>
        </w:rPr>
        <w:t xml:space="preserve">,042 Pa, 8,024 Pa, and 1,510 Pa, </w:t>
      </w:r>
      <w:r w:rsidR="005B44B3" w:rsidRPr="00C91517">
        <w:rPr>
          <w:sz w:val="22"/>
          <w:szCs w:val="22"/>
        </w:rPr>
        <w:t>respectively (</w:t>
      </w:r>
      <w:r w:rsidRPr="00C91517">
        <w:rPr>
          <w:sz w:val="22"/>
          <w:szCs w:val="22"/>
        </w:rPr>
        <w:t>S3 Fig A</w:t>
      </w:r>
      <w:r w:rsidR="005B44B3" w:rsidRPr="00C91517">
        <w:rPr>
          <w:sz w:val="22"/>
          <w:szCs w:val="22"/>
        </w:rPr>
        <w:t xml:space="preserve">). The difference in storage modulus between IKVAV and VVIAK PA gels was not statistically significant. Most importantly, the frequency sweep showed G’&gt; G’’ in all cases at all frequencies indicating the material is in a gelled state. </w:t>
      </w:r>
      <w:r w:rsidR="005B44B3" w:rsidRPr="00C91517">
        <w:rPr>
          <w:color w:val="222222"/>
          <w:sz w:val="22"/>
          <w:szCs w:val="22"/>
          <w:shd w:val="clear" w:color="auto" w:fill="FFFFFF"/>
        </w:rPr>
        <w:t>In all materials</w:t>
      </w:r>
      <w:r w:rsidRPr="00C91517">
        <w:rPr>
          <w:color w:val="222222"/>
          <w:sz w:val="22"/>
          <w:szCs w:val="22"/>
          <w:shd w:val="clear" w:color="auto" w:fill="FFFFFF"/>
        </w:rPr>
        <w:t xml:space="preserve">, </w:t>
      </w:r>
      <w:proofErr w:type="gramStart"/>
      <w:r w:rsidRPr="00C91517">
        <w:rPr>
          <w:color w:val="222222"/>
          <w:sz w:val="22"/>
          <w:szCs w:val="22"/>
          <w:shd w:val="clear" w:color="auto" w:fill="FFFFFF"/>
        </w:rPr>
        <w:t>tan(</w:t>
      </w:r>
      <w:proofErr w:type="gramEnd"/>
      <w:r w:rsidRPr="00C91517">
        <w:rPr>
          <w:color w:val="222222"/>
          <w:sz w:val="22"/>
          <w:szCs w:val="22"/>
          <w:shd w:val="clear" w:color="auto" w:fill="FFFFFF"/>
        </w:rPr>
        <w:sym w:font="Symbol" w:char="F064"/>
      </w:r>
      <w:r w:rsidR="005B44B3" w:rsidRPr="00C91517">
        <w:rPr>
          <w:color w:val="222222"/>
          <w:sz w:val="22"/>
          <w:szCs w:val="22"/>
          <w:shd w:val="clear" w:color="auto" w:fill="FFFFFF"/>
        </w:rPr>
        <w:t>)</w:t>
      </w:r>
      <w:r w:rsidR="00377878">
        <w:rPr>
          <w:color w:val="222222"/>
          <w:sz w:val="22"/>
          <w:szCs w:val="22"/>
          <w:shd w:val="clear" w:color="auto" w:fill="FFFFFF"/>
        </w:rPr>
        <w:t xml:space="preserve"> or (G’’/G’)</w:t>
      </w:r>
      <w:r w:rsidRPr="00C91517">
        <w:rPr>
          <w:color w:val="222222"/>
          <w:sz w:val="22"/>
          <w:szCs w:val="22"/>
          <w:shd w:val="clear" w:color="auto" w:fill="FFFFFF"/>
        </w:rPr>
        <w:t xml:space="preserve"> is always less than 1; </w:t>
      </w:r>
      <w:r w:rsidR="005B44B3" w:rsidRPr="00C91517">
        <w:rPr>
          <w:color w:val="222222"/>
          <w:sz w:val="22"/>
          <w:szCs w:val="22"/>
          <w:shd w:val="clear" w:color="auto" w:fill="FFFFFF"/>
        </w:rPr>
        <w:t>meaning that the sample is more elastic than viscous, in other words, it is an “elastic solid” (</w:t>
      </w:r>
      <w:r w:rsidRPr="00C91517">
        <w:rPr>
          <w:color w:val="222222"/>
          <w:sz w:val="22"/>
          <w:szCs w:val="22"/>
          <w:shd w:val="clear" w:color="auto" w:fill="FFFFFF"/>
        </w:rPr>
        <w:t>S3 Fig D)</w:t>
      </w:r>
      <w:r w:rsidR="005B44B3" w:rsidRPr="00C91517">
        <w:rPr>
          <w:color w:val="222222"/>
          <w:sz w:val="22"/>
          <w:szCs w:val="22"/>
          <w:shd w:val="clear" w:color="auto" w:fill="FFFFFF"/>
        </w:rPr>
        <w:t xml:space="preserve">. </w:t>
      </w:r>
    </w:p>
    <w:p w14:paraId="7D235DCA" w14:textId="414EF88E" w:rsidR="005B44B3" w:rsidRPr="00C91517" w:rsidRDefault="00220818" w:rsidP="00BD2E58">
      <w:pPr>
        <w:spacing w:after="160" w:line="480" w:lineRule="auto"/>
        <w:ind w:firstLine="720"/>
        <w:jc w:val="both"/>
        <w:rPr>
          <w:sz w:val="22"/>
          <w:szCs w:val="22"/>
        </w:rPr>
      </w:pPr>
      <w:r w:rsidRPr="00C91517">
        <w:rPr>
          <w:sz w:val="22"/>
          <w:szCs w:val="22"/>
        </w:rPr>
        <w:t xml:space="preserve">One of the important </w:t>
      </w:r>
      <w:r w:rsidR="00BD2E58" w:rsidRPr="00C91517">
        <w:rPr>
          <w:sz w:val="22"/>
          <w:szCs w:val="22"/>
        </w:rPr>
        <w:t xml:space="preserve">biophysical </w:t>
      </w:r>
      <w:r w:rsidRPr="00C91517">
        <w:rPr>
          <w:sz w:val="22"/>
          <w:szCs w:val="22"/>
        </w:rPr>
        <w:t>properties of PA-g</w:t>
      </w:r>
      <w:r w:rsidR="005B44B3" w:rsidRPr="00C91517">
        <w:rPr>
          <w:sz w:val="22"/>
          <w:szCs w:val="22"/>
        </w:rPr>
        <w:t>els</w:t>
      </w:r>
      <w:r w:rsidRPr="00C91517">
        <w:rPr>
          <w:sz w:val="22"/>
          <w:szCs w:val="22"/>
        </w:rPr>
        <w:t xml:space="preserve"> (i.e., IKVAV PA-gels in this study) is </w:t>
      </w:r>
      <w:r w:rsidR="005B44B3" w:rsidRPr="00C91517">
        <w:rPr>
          <w:sz w:val="22"/>
          <w:szCs w:val="22"/>
        </w:rPr>
        <w:t>the ability to transition from a liquid to a gel after injection in vivo</w:t>
      </w:r>
      <w:r w:rsidRPr="00C91517">
        <w:rPr>
          <w:sz w:val="22"/>
          <w:szCs w:val="22"/>
        </w:rPr>
        <w:t xml:space="preserve"> as it is technically not feasible to place gelling material in the inner ear</w:t>
      </w:r>
      <w:r w:rsidR="005B44B3" w:rsidRPr="00C91517">
        <w:rPr>
          <w:sz w:val="22"/>
          <w:szCs w:val="22"/>
        </w:rPr>
        <w:t xml:space="preserve">. </w:t>
      </w:r>
      <w:r w:rsidR="005B44B3" w:rsidRPr="00C91517">
        <w:rPr>
          <w:color w:val="222222"/>
          <w:sz w:val="22"/>
          <w:szCs w:val="22"/>
          <w:shd w:val="clear" w:color="auto" w:fill="FFFFFF"/>
        </w:rPr>
        <w:t xml:space="preserve">We tried to measure </w:t>
      </w:r>
      <w:r w:rsidR="00BD2E58" w:rsidRPr="00C91517">
        <w:rPr>
          <w:color w:val="222222"/>
          <w:sz w:val="22"/>
          <w:szCs w:val="22"/>
          <w:shd w:val="clear" w:color="auto" w:fill="FFFFFF"/>
        </w:rPr>
        <w:t xml:space="preserve">the sol-gel transition, </w:t>
      </w:r>
      <w:r w:rsidR="005B44B3" w:rsidRPr="00C91517">
        <w:rPr>
          <w:color w:val="222222"/>
          <w:sz w:val="22"/>
          <w:szCs w:val="22"/>
          <w:shd w:val="clear" w:color="auto" w:fill="FFFFFF"/>
        </w:rPr>
        <w:t xml:space="preserve">but the material gels instantly upon contact with physiological ions as seen in </w:t>
      </w:r>
      <w:r w:rsidR="00BD2E58" w:rsidRPr="00C91517">
        <w:rPr>
          <w:color w:val="222222"/>
          <w:sz w:val="22"/>
          <w:szCs w:val="22"/>
          <w:shd w:val="clear" w:color="auto" w:fill="FFFFFF"/>
        </w:rPr>
        <w:t>S3 Fig C</w:t>
      </w:r>
      <w:r w:rsidR="005B44B3" w:rsidRPr="00C91517">
        <w:rPr>
          <w:color w:val="222222"/>
          <w:sz w:val="22"/>
          <w:szCs w:val="22"/>
          <w:shd w:val="clear" w:color="auto" w:fill="FFFFFF"/>
        </w:rPr>
        <w:t xml:space="preserve"> where G’&gt;G’’ at the first </w:t>
      </w:r>
      <w:proofErr w:type="spellStart"/>
      <w:r w:rsidR="005B44B3" w:rsidRPr="00C91517">
        <w:rPr>
          <w:color w:val="222222"/>
          <w:sz w:val="22"/>
          <w:szCs w:val="22"/>
          <w:shd w:val="clear" w:color="auto" w:fill="FFFFFF"/>
        </w:rPr>
        <w:t>time</w:t>
      </w:r>
      <w:r w:rsidR="00BD2E58" w:rsidRPr="00C91517">
        <w:rPr>
          <w:color w:val="222222"/>
          <w:sz w:val="22"/>
          <w:szCs w:val="22"/>
          <w:shd w:val="clear" w:color="auto" w:fill="FFFFFF"/>
        </w:rPr>
        <w:t>point</w:t>
      </w:r>
      <w:proofErr w:type="spellEnd"/>
      <w:r w:rsidR="00BD2E58" w:rsidRPr="00C91517">
        <w:rPr>
          <w:color w:val="222222"/>
          <w:sz w:val="22"/>
          <w:szCs w:val="22"/>
          <w:shd w:val="clear" w:color="auto" w:fill="FFFFFF"/>
        </w:rPr>
        <w:t xml:space="preserve">, </w:t>
      </w:r>
      <w:r w:rsidR="005B44B3" w:rsidRPr="00C91517">
        <w:rPr>
          <w:color w:val="222222"/>
          <w:sz w:val="22"/>
          <w:szCs w:val="22"/>
          <w:shd w:val="clear" w:color="auto" w:fill="FFFFFF"/>
        </w:rPr>
        <w:t>which is 5 seconds. Our rheological instrumentation is not equipped to observe this rapid transition. It would be possible to record rheological data of the material without gelling solution, but this will not measure the transition</w:t>
      </w:r>
      <w:r w:rsidR="00655D9B">
        <w:rPr>
          <w:color w:val="222222"/>
          <w:sz w:val="22"/>
          <w:szCs w:val="22"/>
          <w:shd w:val="clear" w:color="auto" w:fill="FFFFFF"/>
        </w:rPr>
        <w:t>.</w:t>
      </w:r>
      <w:r w:rsidR="005B44B3" w:rsidRPr="00C91517">
        <w:rPr>
          <w:color w:val="222222"/>
          <w:sz w:val="22"/>
          <w:szCs w:val="22"/>
          <w:shd w:val="clear" w:color="auto" w:fill="FFFFFF"/>
        </w:rPr>
        <w:t xml:space="preserve"> </w:t>
      </w:r>
      <w:r w:rsidR="00655D9B">
        <w:rPr>
          <w:color w:val="222222"/>
          <w:sz w:val="22"/>
          <w:szCs w:val="22"/>
          <w:shd w:val="clear" w:color="auto" w:fill="FFFFFF"/>
        </w:rPr>
        <w:t xml:space="preserve">Furthermore, </w:t>
      </w:r>
      <w:r w:rsidR="005B44B3" w:rsidRPr="00C91517">
        <w:rPr>
          <w:color w:val="222222"/>
          <w:sz w:val="22"/>
          <w:szCs w:val="22"/>
          <w:shd w:val="clear" w:color="auto" w:fill="FFFFFF"/>
        </w:rPr>
        <w:t>un-gelled data has been reported in multiple previous papers and this specific analysis is outside the scope of this paper.</w:t>
      </w:r>
      <w:r w:rsidR="005B44B3" w:rsidRPr="00C91517">
        <w:rPr>
          <w:sz w:val="22"/>
          <w:szCs w:val="22"/>
        </w:rPr>
        <w:t xml:space="preserve"> IKVAV PA gels have been shown to form gels after injection in viv</w:t>
      </w:r>
      <w:r w:rsidR="00BD2E58" w:rsidRPr="00C91517">
        <w:rPr>
          <w:sz w:val="22"/>
          <w:szCs w:val="22"/>
        </w:rPr>
        <w:t xml:space="preserve">o in at least five manuscripts that have been previously published </w:t>
      </w:r>
      <w:r w:rsidR="00BD2E58" w:rsidRPr="00C91517">
        <w:rPr>
          <w:color w:val="auto"/>
          <w:sz w:val="22"/>
          <w:szCs w:val="22"/>
        </w:rPr>
        <w:fldChar w:fldCharType="begin" w:fldLock="1"/>
      </w:r>
      <w:r w:rsidR="00BD2E58" w:rsidRPr="00C91517">
        <w:rPr>
          <w:color w:val="auto"/>
          <w:sz w:val="22"/>
          <w:szCs w:val="22"/>
        </w:rPr>
        <w:instrText>ADDIN CSL_CITATION { "citationItems" : [ { "id" : "ITEM-1", "itemData" : { "DOI" : "10.1126/science.1093783", "ISSN" : "1095-9203", "PMID" : "14739465", "abstract" : "Neural progenitor cells were encapsulated in vitro within a three-dimensional network of nanofibers formed by self-assembly of peptide amphiphile molecules. The self-assembly is triggered by mixing cell suspensions in media with dilute aqueous solutions of the molecules, and cells survive the growth of the nanofibers around them. These nanofibers were designed to present to cells the neurite-promoting laminin epitope IKVAV at nearly van der Waals density. Relative to laminin or soluble peptide, the artificial nanofiber scaffold induced very rapid differentiation of cells into neurons, while discouraging the development of astrocytes. This rapid selective differentiation is linked to the amplification of bioactive epitope presentation to cells by the nanofibers.", "author" : [ { "dropping-particle" : "", "family" : "Silva", "given" : "Gabriel A", "non-dropping-particle" : "", "parse-names" : false, "suffix" : "" }, { "dropping-particle" : "", "family" : "Czeisler", "given" : "Catherine", "non-dropping-particle" : "", "parse-names" : false, "suffix" : "" }, { "dropping-particle" : "", "family" : "Niece", "given" : "Krista L", "non-dropping-particle" : "", "parse-names" : false, "suffix" : "" }, { "dropping-particle" : "", "family" : "Beniash", "given" : "Elia", "non-dropping-particle" : "", "parse-names" : false, "suffix" : "" }, { "dropping-particle" : "", "family" : "Harrington", "given" : "Daniel A", "non-dropping-particle" : "", "parse-names" : false, "suffix" : "" }, { "dropping-particle" : "", "family" : "Kessler", "given" : "John A", "non-dropping-particle" : "", "parse-names" : false, "suffix" : "" }, { "dropping-particle" : "", "family" : "Stupp", "given" : "Samuel I", "non-dropping-particle" : "", "parse-names" : false, "suffix" : "" } ], "container-title" : "Science (New York, N.Y.)", "id" : "ITEM-1", "issue" : "5662", "issued" : { "date-parts" : [ [ "2004", "2", "27" ] ] }, "page" : "1352-1355", "title" : "Selective differentiation of neural progenitor cells by High-epitope density nanofibers", "type" : "article-journal", "volume" : "303" }, "uris" : [ "http://www.mendeley.com/documents/?uuid=c66f90f1-cb1e-4a67-96f3-6519505035ad" ] }, { "id" : "ITEM-2", "itemData" : { "DOI" : "10.1523/JNEUROSCI.0143-08.2008", "ISBN" : "1529-2401 (Electronic)", "ISSN" : "0270-6474", "PMID" : "18385339", "abstract" : "Peptide amphiphile (PA) molecules that self-assemble in vivo into supramolecular nanofibers were used as a therapy in a mouse model of spinal cord injury (SCI). Because self-assembly of these molecules is triggered by the ionic strength of the in vivo environment, nanoscale structures can be created within the extracellular spaces of the spinal cord by simply injecting a liquid. The molecules are designed to form cylindrical nanofibers that display to cells in the spinal cord the laminin epitope IKVAV at nearly van der Waals density. IKVAV PA nanofibers are known to inhibit glial differentiation of cultured neural stem cells and to promote neurite outgrowth from cultured neurons. In this work, in vivo treatment with the PA after SCI reduced astrogliosis, reduced cell death, and increased the number of oligodendroglia at the site of injury. Furthermore, the nanofibers promoted regeneration of both descending motor fibers and ascending sensory fibers through the lesion site. Treatment with the PA also resulted in significant behavioral improvement. These observations demonstrate that it is possible to inhibit glial scar formation and to facilitate regeneration after SCI using bioactive three-dimensional nanostructures displaying high densities of neuroactive epitopes on their surfaces.", "author" : [ { "dropping-particle" : "", "family" : "Tysseling", "given" : "Vicki M", "non-dropping-particle" : "", "parse-names" : false, "suffix" : "" }, { "dropping-particle" : "", "family" : "Sahni", "given" : "V.", "non-dropping-particle" : "", "parse-names" : false, "suffix" : "" }, { "dropping-particle" : "", "family" : "Niece", "given" : "K. L.", "non-dropping-particle" : "", "parse-names" : false, "suffix" : "" }, { "dropping-particle" : "", "family" : "Birch", "given" : "D.", "non-dropping-particle" : "", "parse-names" : false, "suffix" : "" }, { "dropping-particle" : "", "family" : "Czeisler", "given" : "C.", "non-dropping-particle" : "", "parse-names" : false, "suffix" : "" }, { "dropping-particle" : "", "family" : "Fehlings", "given" : "M. G.", "non-dropping-particle" : "", "parse-names" : false, "suffix" : "" }, { "dropping-particle" : "", "family" : "Stupp", "given" : "S. I.", "non-dropping-particle" : "", "parse-names" : false, "suffix" : "" }, { "dropping-particle" : "", "family" : "Kessler", "given" : "J. A.", "non-dropping-particle" : "", "parse-names" : false, "suffix" : "" } ], "container-title" : "Journal of Neuroscience", "id" : "ITEM-2", "issue" : "14", "issued" : { "date-parts" : [ [ "2008" ] ] }, "page" : "3814-3823", "title" : "Self-Assembling Nanofibers Inhibit Glial Scar Formation and Promote Axon Elongation after Spinal Cord Injury", "type" : "article-journal", "volume" : "28" }, "uris" : [ "http://www.mendeley.com/documents/?uuid=23498274-a3e0-464b-9770-f0ad1672c0fd" ] }, { "id" : "ITEM-3", "itemData" : { "DOI" : "10.1002/jnr.22472", "author" : [ { "dropping-particle" : "", "family" : "Tysseling", "given" : "Vicki M", "non-dropping-particle" : "", "parse-names" : false, "suffix" : "" }, { "dropping-particle" : "", "family" : "Sahni", "given" : "Vibhu", "non-dropping-particle" : "", "parse-names" : false, "suffix" : "" }, { "dropping-particle" : "", "family" : "Pashuck", "given" : "Eugene T", "non-dropping-particle" : "", "parse-names" : false, "suffix" : "" }, { "dropping-particle" : "", "family" : "Birch", "given" : "Derin", "non-dropping-particle" : "", "parse-names" : false, "suffix" : "" }, { "dropping-particle" : "", "family" : "Hebert", "given" : "Amy", "non-dropping-particle" : "", "parse-names" : false, "suffix" : "" }, { "dropping-particle" : "", "family" : "Czeisler", "given" : "Catherine", "non-dropping-particle" : "", "parse-names" : false, "suffix" : "" }, { "dropping-particle" : "", "family" : "Stupp", "given" : "Samuel I", "non-dropping-particle" : "", "parse-names" : false, "suffix" : "" }, { "dropping-particle" : "", "family" : "Kessler", "given" : "John A", "non-dropping-particle" : "", "parse-names" : false, "suffix" : "" } ], "id" : "ITEM-3", "issue" : "14", "issued" : { "date-parts" : [ [ "2010" ] ] }, "page" : "3161-3170", "title" : "Self-assembling peptide amphiphile promotes plasticity of serotonergic fibers following spinal cord injury", "type" : "article-journal", "volume" : "88" }, "uris" : [ "http://www.mendeley.com/documents/?uuid=766bb69f-a422-486c-a6a1-84b657b701b6" ] }, { "id" : "ITEM-4", "itemData" : { "DOI" : "10.1016/j.biomaterials.2013.09.077", "ISSN" : "1878-5905", "PMID" : "24120048", "abstract" : "Regeneration of neural tissues will require regrowth of axons lost due to trauma or degeneration to reestablish neuronal connectivity. One approach toward this goal is to provide directional cues to neurons that can promote and guide neurite growth. Our laboratory previously reported the formation of aligned monodomain gels of peptide amphiphile (PA) nanofibers over macroscopic length scales. In this work, we modified these aligned scaffolds specifically to support neural cell growth and function. This was achieved by displaying extracellular matrix (ECM) derived bioactive peptide epitopes on the surface of aligned nanofibers of the monodomain gel. Presentation of IKVAV or RGDS epitopes enhanced the growth of neurites from neurons encapsulated in the scaffold, while the alignment guided these neurites along the direction of the nanofibers. After two weeks of culture in the scaffold, neurons displayed spontaneous electrical activity and established synaptic connections. Scaffolds encapsulating neural progenitor cells were formed in situ within the spinal cord and resulted in the growth of oriented processes in vivo. Moreover, dorsal root ganglion (DRG) cells demonstrated extensive migration inside the scaffold, with the direction of their movement guided by fiber orientation. The bioactive and macroscopically aligned scaffold investigated here and similar variants can potentially be tailored for use in neural tissue regeneration.", "author" : [ { "dropping-particle" : "", "family" : "Berns", "given" : "Eric J", "non-dropping-particle" : "", "parse-names" : false, "suffix" : "" }, { "dropping-particle" : "", "family" : "Sur", "given" : "Shantanu", "non-dropping-particle" : "", "parse-names" : false, "suffix" : "" }, { "dropping-particle" : "", "family" : "Pan", "given" : "Liuliu", "non-dropping-particle" : "", "parse-names" : false, "suffix" : "" }, { "dropping-particle" : "", "family" : "Goldberger", "given" : "Joshua E", "non-dropping-particle" : "", "parse-names" : false, "suffix" : "" }, { "dropping-particle" : "", "family" : "Suresh", "given" : "Sunitha", "non-dropping-particle" : "", "parse-names" : false, "suffix" : "" }, { "dropping-particle" : "", "family" : "Zhang", "given" : "Shuming", "non-dropping-particle" : "", "parse-names" : false, "suffix" : "" }, { "dropping-particle" : "", "family" : "Kessler", "given" : "John A", "non-dropping-particle" : "", "parse-names" : false, "suffix" : "" }, { "dropping-particle" : "", "family" : "Stupp", "given" : "Samuel I", "non-dropping-particle" : "", "parse-names" : false, "suffix" : "" } ], "container-title" : "Biomaterials", "id" : "ITEM-4", "issue" : "1", "issued" : { "date-parts" : [ [ "2014", "10", "10" ] ] }, "page" : "185-195", "publisher" : "Elsevier Ltd", "title" : "Aligned neurite outgrowth and directed cell migration in self-assembled monodomain gels.", "type" : "article-journal", "volume" : "35" }, "uris" : [ "http://www.mendeley.com/documents/?uuid=f3087020-7d8a-45b2-88c0-abc804558ad8" ] }, { "id" : "ITEM-5", "itemData" : { "DOI" : "10.1371/journal.pone.0104335", "ISSN" : "1932-6203", "PMID" : "25098415", "abstract" : "Astrogliosis with glial scar formation after damage to the nervous system is a major impediment to axonal regeneration and functional recovery. The present study examined the role of \u03b21-integrin signaling in regulating astrocytic differentiation of neural stem cells. In the adult spinal cord \u03b21-integrin is expressed predominantly in the ependymal region where ependymal stem cells (ESCs) reside. \u03b21-integrin signaling suppressed astrocytic differentiation of both cultured ESCs and subventricular zone (SVZ) progenitor cells. Conditional knockout of \u03b21-integrin enhanced astrogliogenesis both by cultured ESCs and by SVZ progenitor cells. Previous studies have shown that injection into the injured spinal cord of a self-assembling peptide amphiphile that displays an IKVAV epitope (IKVAV-PA) limits glial scar formation and enhances functional recovery. Here we find that injection of IKVAV-PA induced high levels of \u03b21-integrin in ESCs in vivo, and that conditional knockout of \u03b21-integrin abolished the astroglial suppressive effects of IKVAV-PA in vitro. Injection into an injured spinal cord of PAs expressing two other epitopes known to interact with \u03b21-integrin, a Tenascin C epitope and the fibronectin epitope RGD, improved functional recovery comparable to the effects of IKVAV-PA. Finally we found that the effects of \u03b21-integrin signaling on astrogliosis are mediated by integrin linked kinase (ILK). These observations demonstrate an important role for \u03b21-integrin/ILK signaling in regulating astrogliosis from ESCs and suggest ILK as a potential target for limiting glial scar formation after nervous system injury.", "author" : [ { "dropping-particle" : "", "family" : "Pan", "given" : "Liuliu", "non-dropping-particle" : "", "parse-names" : false, "suffix" : "" }, { "dropping-particle" : "", "family" : "North", "given" : "Hilary A", "non-dropping-particle" : "", "parse-names" : false, "suffix" : "" }, { "dropping-particle" : "", "family" : "Sahni", "given" : "Vibhu", "non-dropping-particle" : "", "parse-names" : false, "suffix" : "" }, { "dropping-particle" : "", "family" : "Jeong", "given" : "Su Ji", "non-dropping-particle" : "", "parse-names" : false, "suffix" : "" }, { "dropping-particle" : "", "family" : "Mcguire", "given" : "Tammy L", "non-dropping-particle" : "", "parse-names" : false, "suffix" : "" }, { "dropping-particle" : "", "family" : "Berns", "given" : "Eric J", "non-dropping-particle" : "", "parse-names" : false, "suffix" : "" }, { "dropping-particle" : "", "family" : "Stupp", "given" : "Samuel I", "non-dropping-particle" : "", "parse-names" : false, "suffix" : "" }, { "dropping-particle" : "", "family" : "Kessler", "given" : "John A", "non-dropping-particle" : "", "parse-names" : false, "suffix" : "" } ], "container-title" : "PloS one", "id" : "ITEM-5", "issue" : "8", "issued" : { "date-parts" : [ [ "2014", "1" ] ] }, "page" : "e104335", "title" : "\u03b21-Integrin and integrin linked kinase regulate astrocytic differentiation of neural stem cells.", "type" : "article-journal", "volume" : "9" }, "uris" : [ "http://www.mendeley.com/documents/?uuid=e1c2f5fb-2ce3-426a-9cf4-47fb4d304d8d" ] } ], "mendeley" : { "formattedCitation" : "[1\u20135]", "plainTextFormattedCitation" : "[1\u20135]", "previouslyFormattedCitation" : "[11,16\u201319]" }, "properties" : {  }, "schema" : "https://github.com/citation-style-language/schema/raw/master/csl-citation.json" }</w:instrText>
      </w:r>
      <w:r w:rsidR="00BD2E58" w:rsidRPr="00C91517">
        <w:rPr>
          <w:color w:val="auto"/>
          <w:sz w:val="22"/>
          <w:szCs w:val="22"/>
        </w:rPr>
        <w:fldChar w:fldCharType="separate"/>
      </w:r>
      <w:r w:rsidR="00BD2E58" w:rsidRPr="00C91517">
        <w:rPr>
          <w:noProof/>
          <w:color w:val="auto"/>
          <w:sz w:val="22"/>
          <w:szCs w:val="22"/>
        </w:rPr>
        <w:t>[1–5]</w:t>
      </w:r>
      <w:r w:rsidR="00BD2E58" w:rsidRPr="00C91517">
        <w:rPr>
          <w:color w:val="auto"/>
          <w:sz w:val="22"/>
          <w:szCs w:val="22"/>
        </w:rPr>
        <w:fldChar w:fldCharType="end"/>
      </w:r>
      <w:r w:rsidR="00BD2E58" w:rsidRPr="00C91517">
        <w:rPr>
          <w:sz w:val="22"/>
          <w:szCs w:val="22"/>
        </w:rPr>
        <w:t>.</w:t>
      </w:r>
    </w:p>
    <w:p w14:paraId="51990D02" w14:textId="5B35937D" w:rsidR="0060356D" w:rsidRPr="00C91517" w:rsidRDefault="00BD2E58" w:rsidP="00382A6E">
      <w:pPr>
        <w:spacing w:line="480" w:lineRule="auto"/>
        <w:contextualSpacing/>
        <w:rPr>
          <w:b/>
          <w:color w:val="auto"/>
          <w:sz w:val="22"/>
          <w:szCs w:val="22"/>
        </w:rPr>
      </w:pPr>
      <w:r w:rsidRPr="00C91517">
        <w:rPr>
          <w:b/>
          <w:color w:val="auto"/>
          <w:sz w:val="22"/>
          <w:szCs w:val="22"/>
        </w:rPr>
        <w:t>References</w:t>
      </w:r>
    </w:p>
    <w:p w14:paraId="019EE049" w14:textId="33C4AFAE" w:rsidR="00BD2E58" w:rsidRPr="00C91517" w:rsidRDefault="00BD2E58" w:rsidP="00BD2E58">
      <w:pPr>
        <w:widowControl w:val="0"/>
        <w:autoSpaceDE w:val="0"/>
        <w:autoSpaceDN w:val="0"/>
        <w:adjustRightInd w:val="0"/>
        <w:spacing w:line="480" w:lineRule="auto"/>
        <w:ind w:left="640" w:hanging="640"/>
        <w:rPr>
          <w:rFonts w:eastAsia="Times New Roman"/>
          <w:noProof/>
          <w:sz w:val="22"/>
        </w:rPr>
      </w:pPr>
      <w:r w:rsidRPr="00C91517">
        <w:rPr>
          <w:b/>
          <w:color w:val="auto"/>
          <w:sz w:val="22"/>
          <w:szCs w:val="22"/>
        </w:rPr>
        <w:fldChar w:fldCharType="begin" w:fldLock="1"/>
      </w:r>
      <w:r w:rsidRPr="00C91517">
        <w:rPr>
          <w:b/>
          <w:color w:val="auto"/>
          <w:sz w:val="22"/>
          <w:szCs w:val="22"/>
        </w:rPr>
        <w:instrText xml:space="preserve">ADDIN Mendeley Bibliography CSL_BIBLIOGRAPHY </w:instrText>
      </w:r>
      <w:r w:rsidRPr="00C91517">
        <w:rPr>
          <w:b/>
          <w:color w:val="auto"/>
          <w:sz w:val="22"/>
          <w:szCs w:val="22"/>
        </w:rPr>
        <w:fldChar w:fldCharType="separate"/>
      </w:r>
      <w:r w:rsidRPr="00C91517">
        <w:rPr>
          <w:rFonts w:eastAsia="Times New Roman"/>
          <w:noProof/>
          <w:sz w:val="22"/>
        </w:rPr>
        <w:t xml:space="preserve">1. </w:t>
      </w:r>
      <w:r w:rsidRPr="00C91517">
        <w:rPr>
          <w:rFonts w:eastAsia="Times New Roman"/>
          <w:noProof/>
          <w:sz w:val="22"/>
        </w:rPr>
        <w:tab/>
        <w:t>Silva GA, Czeisler C, Niece KL, Beniash E, Harrington DA, Kessler JA, et al. Selective differentiation of neural progenitor cells by High-epitope density nanofibers. Science. 2004;303: 1352–1355. doi:10.1126/science.1093783</w:t>
      </w:r>
    </w:p>
    <w:p w14:paraId="470EFDED" w14:textId="77777777" w:rsidR="00BD2E58" w:rsidRPr="00C91517" w:rsidRDefault="00BD2E58" w:rsidP="00BD2E58">
      <w:pPr>
        <w:widowControl w:val="0"/>
        <w:autoSpaceDE w:val="0"/>
        <w:autoSpaceDN w:val="0"/>
        <w:adjustRightInd w:val="0"/>
        <w:spacing w:line="480" w:lineRule="auto"/>
        <w:ind w:left="640" w:hanging="640"/>
        <w:rPr>
          <w:rFonts w:eastAsia="Times New Roman"/>
          <w:noProof/>
          <w:sz w:val="22"/>
        </w:rPr>
      </w:pPr>
      <w:r w:rsidRPr="00C91517">
        <w:rPr>
          <w:rFonts w:eastAsia="Times New Roman"/>
          <w:noProof/>
          <w:sz w:val="22"/>
        </w:rPr>
        <w:t xml:space="preserve">2. </w:t>
      </w:r>
      <w:r w:rsidRPr="00C91517">
        <w:rPr>
          <w:rFonts w:eastAsia="Times New Roman"/>
          <w:noProof/>
          <w:sz w:val="22"/>
        </w:rPr>
        <w:tab/>
        <w:t>Tysseling VM, Sahni V, Niece KL, Birch D, Czeisler C, Fehlings MG, et al. Self-Assembling Nanofibers Inhibit Glial Scar Formation and Promote Axon Elongation after Spinal Cord Injury. J Neurosci. 2008;28: 3814–3823. doi:10.1523/JNEUROSCI.0143-08.2008</w:t>
      </w:r>
    </w:p>
    <w:p w14:paraId="253049C9" w14:textId="77777777" w:rsidR="00BD2E58" w:rsidRPr="00C91517" w:rsidRDefault="00BD2E58" w:rsidP="00BD2E58">
      <w:pPr>
        <w:widowControl w:val="0"/>
        <w:autoSpaceDE w:val="0"/>
        <w:autoSpaceDN w:val="0"/>
        <w:adjustRightInd w:val="0"/>
        <w:spacing w:line="480" w:lineRule="auto"/>
        <w:ind w:left="640" w:hanging="640"/>
        <w:rPr>
          <w:rFonts w:eastAsia="Times New Roman"/>
          <w:noProof/>
          <w:sz w:val="22"/>
        </w:rPr>
      </w:pPr>
      <w:r w:rsidRPr="00C91517">
        <w:rPr>
          <w:rFonts w:eastAsia="Times New Roman"/>
          <w:noProof/>
          <w:sz w:val="22"/>
        </w:rPr>
        <w:t xml:space="preserve">3. </w:t>
      </w:r>
      <w:r w:rsidRPr="00C91517">
        <w:rPr>
          <w:rFonts w:eastAsia="Times New Roman"/>
          <w:noProof/>
          <w:sz w:val="22"/>
        </w:rPr>
        <w:tab/>
        <w:t>Tysseling VM, Sahni V, Pashuck ET, Birch D, Hebert A, Czeisler C, et al. Self-assembling peptide amphiphile promotes plasticity of serotonergic fibers following spinal cord injury. 2010;88: 3161–3170. doi:10.1002/jnr.22472</w:t>
      </w:r>
    </w:p>
    <w:p w14:paraId="488B7D69" w14:textId="77777777" w:rsidR="00BD2E58" w:rsidRPr="00C91517" w:rsidRDefault="00BD2E58" w:rsidP="00BD2E58">
      <w:pPr>
        <w:widowControl w:val="0"/>
        <w:autoSpaceDE w:val="0"/>
        <w:autoSpaceDN w:val="0"/>
        <w:adjustRightInd w:val="0"/>
        <w:spacing w:line="480" w:lineRule="auto"/>
        <w:ind w:left="640" w:hanging="640"/>
        <w:rPr>
          <w:rFonts w:eastAsia="Times New Roman"/>
          <w:noProof/>
          <w:sz w:val="22"/>
        </w:rPr>
      </w:pPr>
      <w:r w:rsidRPr="00C91517">
        <w:rPr>
          <w:rFonts w:eastAsia="Times New Roman"/>
          <w:noProof/>
          <w:sz w:val="22"/>
        </w:rPr>
        <w:t xml:space="preserve">4. </w:t>
      </w:r>
      <w:r w:rsidRPr="00C91517">
        <w:rPr>
          <w:rFonts w:eastAsia="Times New Roman"/>
          <w:noProof/>
          <w:sz w:val="22"/>
        </w:rPr>
        <w:tab/>
        <w:t xml:space="preserve">Berns EJ, Sur S, Pan L, Goldberger JE, Suresh S, Zhang S, et al. Aligned neurite outgrowth and directed cell migration in self-assembled monodomain gels. Biomaterials. Elsevier Ltd; 2014;35: </w:t>
      </w:r>
      <w:r w:rsidRPr="00C91517">
        <w:rPr>
          <w:rFonts w:eastAsia="Times New Roman"/>
          <w:noProof/>
          <w:sz w:val="22"/>
        </w:rPr>
        <w:lastRenderedPageBreak/>
        <w:t>185–195. doi:10.1016/j.biomaterials.2013.09.077</w:t>
      </w:r>
    </w:p>
    <w:p w14:paraId="2A56F35F" w14:textId="77777777" w:rsidR="00BD2E58" w:rsidRPr="00C91517" w:rsidRDefault="00BD2E58" w:rsidP="00BD2E58">
      <w:pPr>
        <w:widowControl w:val="0"/>
        <w:autoSpaceDE w:val="0"/>
        <w:autoSpaceDN w:val="0"/>
        <w:adjustRightInd w:val="0"/>
        <w:spacing w:line="480" w:lineRule="auto"/>
        <w:ind w:left="640" w:hanging="640"/>
        <w:rPr>
          <w:noProof/>
          <w:sz w:val="22"/>
        </w:rPr>
      </w:pPr>
      <w:r w:rsidRPr="00C91517">
        <w:rPr>
          <w:rFonts w:eastAsia="Times New Roman"/>
          <w:noProof/>
          <w:sz w:val="22"/>
        </w:rPr>
        <w:t xml:space="preserve">5. </w:t>
      </w:r>
      <w:r w:rsidRPr="00C91517">
        <w:rPr>
          <w:rFonts w:eastAsia="Times New Roman"/>
          <w:noProof/>
          <w:sz w:val="22"/>
        </w:rPr>
        <w:tab/>
        <w:t>Pan L, North HA, Sahni V, Jeong SJ, Mcguire TL, Berns EJ, et al. β1-Integrin and integrin linked kinase regulate astrocytic differentiation of neural stem cells. PLoS One. 2014;9: e104335. doi:10.1371/journal.pone.0104335</w:t>
      </w:r>
    </w:p>
    <w:p w14:paraId="2C232455" w14:textId="721FBE13" w:rsidR="00BD2E58" w:rsidRPr="00382A6E" w:rsidRDefault="00BD2E58" w:rsidP="00382A6E">
      <w:pPr>
        <w:spacing w:line="480" w:lineRule="auto"/>
        <w:contextualSpacing/>
        <w:rPr>
          <w:b/>
          <w:color w:val="auto"/>
          <w:sz w:val="22"/>
          <w:szCs w:val="22"/>
        </w:rPr>
      </w:pPr>
      <w:r w:rsidRPr="00C91517">
        <w:rPr>
          <w:b/>
          <w:color w:val="auto"/>
          <w:sz w:val="22"/>
          <w:szCs w:val="22"/>
        </w:rPr>
        <w:fldChar w:fldCharType="end"/>
      </w:r>
    </w:p>
    <w:p w14:paraId="68C781E0" w14:textId="05D21132" w:rsidR="00550F38" w:rsidRPr="00382A6E" w:rsidRDefault="00550F38" w:rsidP="00382A6E">
      <w:pPr>
        <w:spacing w:line="480" w:lineRule="auto"/>
        <w:contextualSpacing/>
        <w:rPr>
          <w:color w:val="auto"/>
          <w:sz w:val="22"/>
          <w:szCs w:val="22"/>
        </w:rPr>
      </w:pPr>
    </w:p>
    <w:p w14:paraId="5D9940C5" w14:textId="77777777" w:rsidR="00F83309" w:rsidRPr="00382A6E" w:rsidRDefault="00F83309" w:rsidP="00382A6E">
      <w:pPr>
        <w:spacing w:after="240" w:line="480" w:lineRule="auto"/>
        <w:contextualSpacing/>
        <w:rPr>
          <w:b/>
          <w:color w:val="auto"/>
          <w:sz w:val="22"/>
          <w:szCs w:val="22"/>
        </w:rPr>
      </w:pPr>
    </w:p>
    <w:sectPr w:rsidR="00F83309" w:rsidRPr="00382A6E" w:rsidSect="003F0B82">
      <w:footerReference w:type="even" r:id="rId8"/>
      <w:footerReference w:type="default" r:id="rId9"/>
      <w:pgSz w:w="12240" w:h="15840"/>
      <w:pgMar w:top="720" w:right="1440" w:bottom="720" w:left="1440" w:header="0" w:footer="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8EA980" w14:textId="77777777" w:rsidR="00301DD1" w:rsidRDefault="00301DD1" w:rsidP="00B95B78">
      <w:r>
        <w:separator/>
      </w:r>
    </w:p>
  </w:endnote>
  <w:endnote w:type="continuationSeparator" w:id="0">
    <w:p w14:paraId="3ECD7990" w14:textId="77777777" w:rsidR="00301DD1" w:rsidRDefault="00301DD1" w:rsidP="00B95B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panose1 w:val="02020609040205080304"/>
    <w:charset w:val="80"/>
    <w:family w:val="roman"/>
    <w:pitch w:val="fixed"/>
    <w:sig w:usb0="E00002FF" w:usb1="6AC7FDFB" w:usb2="08000012" w:usb3="00000000" w:csb0="0002009F" w:csb1="00000000"/>
  </w:font>
  <w:font w:name="Segoe UI">
    <w:altName w:val="Calibri"/>
    <w:charset w:val="00"/>
    <w:family w:val="swiss"/>
    <w:pitch w:val="variable"/>
    <w:sig w:usb0="E4002EFF" w:usb1="C000E47F" w:usb2="00000009" w:usb3="00000000" w:csb0="000001FF" w:csb1="00000000"/>
  </w:font>
  <w:font w:name="Liberation Sans">
    <w:altName w:val="Yu Gothic"/>
    <w:charset w:val="80"/>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PMingLiU">
    <w:panose1 w:val="02020500000000000000"/>
    <w:charset w:val="88"/>
    <w:family w:val="roman"/>
    <w:pitch w:val="variable"/>
    <w:sig w:usb0="A00002FF" w:usb1="28CFFCFA" w:usb2="00000016" w:usb3="00000000" w:csb0="00100001" w:csb1="00000000"/>
  </w:font>
  <w:font w:name="ＭＳ 明朝">
    <w:charset w:val="80"/>
    <w:family w:val="roman"/>
    <w:pitch w:val="fixed"/>
    <w:sig w:usb0="E00002FF" w:usb1="6AC7FDFB" w:usb2="08000012" w:usb3="00000000" w:csb0="000200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659F5A" w14:textId="77777777" w:rsidR="00473D6A" w:rsidRDefault="00473D6A" w:rsidP="0035222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4236850" w14:textId="77777777" w:rsidR="00473D6A" w:rsidRDefault="00473D6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7CAF67" w14:textId="02F6C27D" w:rsidR="00473D6A" w:rsidRDefault="00473D6A" w:rsidP="00FD2FBD">
    <w:pPr>
      <w:pStyle w:val="Footer"/>
      <w:framePr w:wrap="around" w:vAnchor="text" w:hAnchor="page" w:x="5941" w:y="-438"/>
      <w:rPr>
        <w:rStyle w:val="PageNumber"/>
      </w:rPr>
    </w:pPr>
    <w:r>
      <w:rPr>
        <w:rStyle w:val="PageNumber"/>
      </w:rPr>
      <w:fldChar w:fldCharType="begin"/>
    </w:r>
    <w:r>
      <w:rPr>
        <w:rStyle w:val="PageNumber"/>
      </w:rPr>
      <w:instrText xml:space="preserve">PAGE  </w:instrText>
    </w:r>
    <w:r>
      <w:rPr>
        <w:rStyle w:val="PageNumber"/>
      </w:rPr>
      <w:fldChar w:fldCharType="separate"/>
    </w:r>
    <w:r w:rsidR="00F57832">
      <w:rPr>
        <w:rStyle w:val="PageNumber"/>
        <w:noProof/>
      </w:rPr>
      <w:t>1</w:t>
    </w:r>
    <w:r>
      <w:rPr>
        <w:rStyle w:val="PageNumber"/>
      </w:rPr>
      <w:fldChar w:fldCharType="end"/>
    </w:r>
  </w:p>
  <w:p w14:paraId="37EE5697" w14:textId="77777777" w:rsidR="00473D6A" w:rsidRDefault="00473D6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10E212" w14:textId="77777777" w:rsidR="00301DD1" w:rsidRDefault="00301DD1" w:rsidP="00B95B78">
      <w:r>
        <w:separator/>
      </w:r>
    </w:p>
  </w:footnote>
  <w:footnote w:type="continuationSeparator" w:id="0">
    <w:p w14:paraId="6A6E8DE5" w14:textId="77777777" w:rsidR="00301DD1" w:rsidRDefault="00301DD1" w:rsidP="00B95B7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D317B9"/>
    <w:multiLevelType w:val="hybridMultilevel"/>
    <w:tmpl w:val="9634BF12"/>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C95FA4"/>
    <w:multiLevelType w:val="hybridMultilevel"/>
    <w:tmpl w:val="B0B21C7C"/>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436838"/>
    <w:multiLevelType w:val="hybridMultilevel"/>
    <w:tmpl w:val="175681F0"/>
    <w:lvl w:ilvl="0" w:tplc="04090015">
      <w:start w:val="6"/>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C601DE"/>
    <w:multiLevelType w:val="hybridMultilevel"/>
    <w:tmpl w:val="8C6C9096"/>
    <w:lvl w:ilvl="0" w:tplc="5254B1E8">
      <w:start w:val="8"/>
      <w:numFmt w:val="upperLetter"/>
      <w:lvlText w:val="%1."/>
      <w:lvlJc w:val="left"/>
      <w:pPr>
        <w:ind w:left="720" w:hanging="360"/>
      </w:pPr>
      <w:rPr>
        <w:rFonts w:hint="default"/>
        <w:color w:val="00000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C13365D"/>
    <w:multiLevelType w:val="hybridMultilevel"/>
    <w:tmpl w:val="A8FE941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C66300B"/>
    <w:multiLevelType w:val="hybridMultilevel"/>
    <w:tmpl w:val="C316CE28"/>
    <w:lvl w:ilvl="0" w:tplc="04090015">
      <w:start w:val="7"/>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52F23FA"/>
    <w:multiLevelType w:val="hybridMultilevel"/>
    <w:tmpl w:val="6680D00E"/>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F6113F"/>
    <w:multiLevelType w:val="hybridMultilevel"/>
    <w:tmpl w:val="3D820C08"/>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77691D"/>
    <w:multiLevelType w:val="hybridMultilevel"/>
    <w:tmpl w:val="86389394"/>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1"/>
  </w:num>
  <w:num w:numId="4">
    <w:abstractNumId w:val="0"/>
  </w:num>
  <w:num w:numId="5">
    <w:abstractNumId w:val="8"/>
  </w:num>
  <w:num w:numId="6">
    <w:abstractNumId w:val="6"/>
  </w:num>
  <w:num w:numId="7">
    <w:abstractNumId w:val="2"/>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19"/>
  <w:proofState w:spelling="clean" w:grammar="clean"/>
  <w:defaultTabStop w:val="720"/>
  <w:drawingGridHorizontalSpacing w:val="108"/>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Tissue Eng Regen M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zaspt0aataeueds5xx9a995wxew59fd5dr&quot;&gt;M8LF4H5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C0797D"/>
    <w:rsid w:val="00000041"/>
    <w:rsid w:val="00000C12"/>
    <w:rsid w:val="00001497"/>
    <w:rsid w:val="00001CC7"/>
    <w:rsid w:val="000138D2"/>
    <w:rsid w:val="000143FE"/>
    <w:rsid w:val="0001632A"/>
    <w:rsid w:val="00016404"/>
    <w:rsid w:val="00016805"/>
    <w:rsid w:val="0002212A"/>
    <w:rsid w:val="00022999"/>
    <w:rsid w:val="00025FB9"/>
    <w:rsid w:val="00027883"/>
    <w:rsid w:val="000334BD"/>
    <w:rsid w:val="000348A4"/>
    <w:rsid w:val="00037B16"/>
    <w:rsid w:val="00040009"/>
    <w:rsid w:val="00040099"/>
    <w:rsid w:val="00041972"/>
    <w:rsid w:val="00046F71"/>
    <w:rsid w:val="00047AE8"/>
    <w:rsid w:val="00052731"/>
    <w:rsid w:val="00053525"/>
    <w:rsid w:val="000543FD"/>
    <w:rsid w:val="00054879"/>
    <w:rsid w:val="0005706D"/>
    <w:rsid w:val="0006009C"/>
    <w:rsid w:val="00061039"/>
    <w:rsid w:val="00061EDA"/>
    <w:rsid w:val="00067DB5"/>
    <w:rsid w:val="0007313E"/>
    <w:rsid w:val="00073F10"/>
    <w:rsid w:val="00074B90"/>
    <w:rsid w:val="00075918"/>
    <w:rsid w:val="0007671D"/>
    <w:rsid w:val="00076767"/>
    <w:rsid w:val="00082619"/>
    <w:rsid w:val="000840D8"/>
    <w:rsid w:val="00085667"/>
    <w:rsid w:val="00091549"/>
    <w:rsid w:val="0009395A"/>
    <w:rsid w:val="000A4855"/>
    <w:rsid w:val="000A5405"/>
    <w:rsid w:val="000B3BF1"/>
    <w:rsid w:val="000B5857"/>
    <w:rsid w:val="000B6C64"/>
    <w:rsid w:val="000B6CFB"/>
    <w:rsid w:val="000C1DC8"/>
    <w:rsid w:val="000C1E23"/>
    <w:rsid w:val="000C281D"/>
    <w:rsid w:val="000C4903"/>
    <w:rsid w:val="000C4CAF"/>
    <w:rsid w:val="000C5600"/>
    <w:rsid w:val="000D070F"/>
    <w:rsid w:val="000D0964"/>
    <w:rsid w:val="000D715F"/>
    <w:rsid w:val="000E0107"/>
    <w:rsid w:val="000E06B5"/>
    <w:rsid w:val="000E2068"/>
    <w:rsid w:val="000E283D"/>
    <w:rsid w:val="000E3A27"/>
    <w:rsid w:val="000F315B"/>
    <w:rsid w:val="000F4CBC"/>
    <w:rsid w:val="00100359"/>
    <w:rsid w:val="00101CCA"/>
    <w:rsid w:val="001051F6"/>
    <w:rsid w:val="001070CE"/>
    <w:rsid w:val="001118CA"/>
    <w:rsid w:val="001134EB"/>
    <w:rsid w:val="00113D45"/>
    <w:rsid w:val="00114B2F"/>
    <w:rsid w:val="00114EBD"/>
    <w:rsid w:val="001159A3"/>
    <w:rsid w:val="00120EF5"/>
    <w:rsid w:val="001225CF"/>
    <w:rsid w:val="00124C9C"/>
    <w:rsid w:val="00126BEF"/>
    <w:rsid w:val="00130309"/>
    <w:rsid w:val="0013178A"/>
    <w:rsid w:val="00131C53"/>
    <w:rsid w:val="001332C1"/>
    <w:rsid w:val="0013348A"/>
    <w:rsid w:val="0013353D"/>
    <w:rsid w:val="00134A25"/>
    <w:rsid w:val="00135439"/>
    <w:rsid w:val="00136458"/>
    <w:rsid w:val="00136501"/>
    <w:rsid w:val="0014046E"/>
    <w:rsid w:val="001410BF"/>
    <w:rsid w:val="001468E4"/>
    <w:rsid w:val="0014700E"/>
    <w:rsid w:val="00147EEB"/>
    <w:rsid w:val="00152BAE"/>
    <w:rsid w:val="001530C9"/>
    <w:rsid w:val="0016013F"/>
    <w:rsid w:val="001631D5"/>
    <w:rsid w:val="0017457A"/>
    <w:rsid w:val="001749AC"/>
    <w:rsid w:val="00175ED7"/>
    <w:rsid w:val="00177341"/>
    <w:rsid w:val="00177A2D"/>
    <w:rsid w:val="00180A1E"/>
    <w:rsid w:val="00181B91"/>
    <w:rsid w:val="00186234"/>
    <w:rsid w:val="001918AC"/>
    <w:rsid w:val="00191B71"/>
    <w:rsid w:val="00191E25"/>
    <w:rsid w:val="001934CA"/>
    <w:rsid w:val="0019484E"/>
    <w:rsid w:val="001A0D1A"/>
    <w:rsid w:val="001A262B"/>
    <w:rsid w:val="001A4072"/>
    <w:rsid w:val="001A408B"/>
    <w:rsid w:val="001A6723"/>
    <w:rsid w:val="001A7067"/>
    <w:rsid w:val="001A7EFD"/>
    <w:rsid w:val="001B0F35"/>
    <w:rsid w:val="001B16F4"/>
    <w:rsid w:val="001B393F"/>
    <w:rsid w:val="001B4B88"/>
    <w:rsid w:val="001B600F"/>
    <w:rsid w:val="001B731F"/>
    <w:rsid w:val="001C2C95"/>
    <w:rsid w:val="001D04B9"/>
    <w:rsid w:val="001D30AD"/>
    <w:rsid w:val="001D3929"/>
    <w:rsid w:val="001D3F53"/>
    <w:rsid w:val="001D7B6A"/>
    <w:rsid w:val="001E1419"/>
    <w:rsid w:val="001E3CE4"/>
    <w:rsid w:val="001E4482"/>
    <w:rsid w:val="001F2127"/>
    <w:rsid w:val="001F4993"/>
    <w:rsid w:val="001F6B61"/>
    <w:rsid w:val="002001F0"/>
    <w:rsid w:val="0020058A"/>
    <w:rsid w:val="00203A33"/>
    <w:rsid w:val="00203B2E"/>
    <w:rsid w:val="002056B9"/>
    <w:rsid w:val="0021006C"/>
    <w:rsid w:val="00210D10"/>
    <w:rsid w:val="00212D43"/>
    <w:rsid w:val="0021326C"/>
    <w:rsid w:val="002159CF"/>
    <w:rsid w:val="00216C2B"/>
    <w:rsid w:val="00220818"/>
    <w:rsid w:val="002257C8"/>
    <w:rsid w:val="00225C11"/>
    <w:rsid w:val="00225EF2"/>
    <w:rsid w:val="0022627F"/>
    <w:rsid w:val="002319CC"/>
    <w:rsid w:val="002325BB"/>
    <w:rsid w:val="0023277F"/>
    <w:rsid w:val="00235B17"/>
    <w:rsid w:val="002403B6"/>
    <w:rsid w:val="002439FE"/>
    <w:rsid w:val="002472E0"/>
    <w:rsid w:val="00247977"/>
    <w:rsid w:val="0025055A"/>
    <w:rsid w:val="00251685"/>
    <w:rsid w:val="002553EA"/>
    <w:rsid w:val="002560BA"/>
    <w:rsid w:val="00257BBD"/>
    <w:rsid w:val="0026034F"/>
    <w:rsid w:val="002613F0"/>
    <w:rsid w:val="00264DDF"/>
    <w:rsid w:val="0026507E"/>
    <w:rsid w:val="00265BE4"/>
    <w:rsid w:val="00266979"/>
    <w:rsid w:val="00273F78"/>
    <w:rsid w:val="0027625B"/>
    <w:rsid w:val="00276C60"/>
    <w:rsid w:val="00280231"/>
    <w:rsid w:val="002803B2"/>
    <w:rsid w:val="00282961"/>
    <w:rsid w:val="00285153"/>
    <w:rsid w:val="002866E5"/>
    <w:rsid w:val="00286B45"/>
    <w:rsid w:val="00290748"/>
    <w:rsid w:val="002918F4"/>
    <w:rsid w:val="00291C56"/>
    <w:rsid w:val="0029364E"/>
    <w:rsid w:val="0029717A"/>
    <w:rsid w:val="002A1AEB"/>
    <w:rsid w:val="002A226F"/>
    <w:rsid w:val="002A32E7"/>
    <w:rsid w:val="002A638A"/>
    <w:rsid w:val="002B3730"/>
    <w:rsid w:val="002B394B"/>
    <w:rsid w:val="002B5EEC"/>
    <w:rsid w:val="002C03B1"/>
    <w:rsid w:val="002C501E"/>
    <w:rsid w:val="002C5644"/>
    <w:rsid w:val="002C6305"/>
    <w:rsid w:val="002D0129"/>
    <w:rsid w:val="002D0565"/>
    <w:rsid w:val="002D2114"/>
    <w:rsid w:val="002D32F7"/>
    <w:rsid w:val="002D401C"/>
    <w:rsid w:val="002D58FE"/>
    <w:rsid w:val="002E0482"/>
    <w:rsid w:val="002E45D7"/>
    <w:rsid w:val="002E4A23"/>
    <w:rsid w:val="002F1630"/>
    <w:rsid w:val="002F6A1B"/>
    <w:rsid w:val="00300B90"/>
    <w:rsid w:val="003017DD"/>
    <w:rsid w:val="00301DD1"/>
    <w:rsid w:val="00303766"/>
    <w:rsid w:val="003048CF"/>
    <w:rsid w:val="00314FA7"/>
    <w:rsid w:val="003155C8"/>
    <w:rsid w:val="00316D28"/>
    <w:rsid w:val="003213FF"/>
    <w:rsid w:val="00323F13"/>
    <w:rsid w:val="003269EE"/>
    <w:rsid w:val="003301BD"/>
    <w:rsid w:val="0033126A"/>
    <w:rsid w:val="00341820"/>
    <w:rsid w:val="00343D26"/>
    <w:rsid w:val="00344D48"/>
    <w:rsid w:val="00350227"/>
    <w:rsid w:val="0035222B"/>
    <w:rsid w:val="00352BDC"/>
    <w:rsid w:val="00355015"/>
    <w:rsid w:val="00356A2D"/>
    <w:rsid w:val="003578E0"/>
    <w:rsid w:val="0036075C"/>
    <w:rsid w:val="00364FF8"/>
    <w:rsid w:val="00365334"/>
    <w:rsid w:val="003666E7"/>
    <w:rsid w:val="00370AEA"/>
    <w:rsid w:val="00372085"/>
    <w:rsid w:val="00372EA8"/>
    <w:rsid w:val="00373F13"/>
    <w:rsid w:val="00375A0B"/>
    <w:rsid w:val="00376E4C"/>
    <w:rsid w:val="00377878"/>
    <w:rsid w:val="00380035"/>
    <w:rsid w:val="00381A9E"/>
    <w:rsid w:val="00382A6E"/>
    <w:rsid w:val="003832FF"/>
    <w:rsid w:val="003838F6"/>
    <w:rsid w:val="0038425D"/>
    <w:rsid w:val="00385A82"/>
    <w:rsid w:val="0039126C"/>
    <w:rsid w:val="00392C33"/>
    <w:rsid w:val="0039758F"/>
    <w:rsid w:val="003A3D15"/>
    <w:rsid w:val="003A5256"/>
    <w:rsid w:val="003B0DF2"/>
    <w:rsid w:val="003B2290"/>
    <w:rsid w:val="003B3FB6"/>
    <w:rsid w:val="003B644A"/>
    <w:rsid w:val="003B6C32"/>
    <w:rsid w:val="003C11C9"/>
    <w:rsid w:val="003C2EE9"/>
    <w:rsid w:val="003C4C72"/>
    <w:rsid w:val="003C5555"/>
    <w:rsid w:val="003D2DD1"/>
    <w:rsid w:val="003D60A8"/>
    <w:rsid w:val="003D6730"/>
    <w:rsid w:val="003E0EE5"/>
    <w:rsid w:val="003E2ACB"/>
    <w:rsid w:val="003E4B9F"/>
    <w:rsid w:val="003F0560"/>
    <w:rsid w:val="003F0B82"/>
    <w:rsid w:val="003F0DF1"/>
    <w:rsid w:val="003F4DF2"/>
    <w:rsid w:val="003F6015"/>
    <w:rsid w:val="0040086C"/>
    <w:rsid w:val="004064E0"/>
    <w:rsid w:val="00406DE2"/>
    <w:rsid w:val="00407ECE"/>
    <w:rsid w:val="004108ED"/>
    <w:rsid w:val="00411C85"/>
    <w:rsid w:val="00412B1E"/>
    <w:rsid w:val="00412DEF"/>
    <w:rsid w:val="00413DF1"/>
    <w:rsid w:val="004151BB"/>
    <w:rsid w:val="00416772"/>
    <w:rsid w:val="00420096"/>
    <w:rsid w:val="00420A02"/>
    <w:rsid w:val="00421E63"/>
    <w:rsid w:val="00424B29"/>
    <w:rsid w:val="0042567B"/>
    <w:rsid w:val="00430E6F"/>
    <w:rsid w:val="004338A4"/>
    <w:rsid w:val="0043455B"/>
    <w:rsid w:val="00440D20"/>
    <w:rsid w:val="00442127"/>
    <w:rsid w:val="004443F3"/>
    <w:rsid w:val="00444553"/>
    <w:rsid w:val="004446DE"/>
    <w:rsid w:val="0044567C"/>
    <w:rsid w:val="004461C3"/>
    <w:rsid w:val="00446C23"/>
    <w:rsid w:val="00447D25"/>
    <w:rsid w:val="00451092"/>
    <w:rsid w:val="004542AE"/>
    <w:rsid w:val="0045608D"/>
    <w:rsid w:val="00456799"/>
    <w:rsid w:val="004579EC"/>
    <w:rsid w:val="00457EEF"/>
    <w:rsid w:val="004626C9"/>
    <w:rsid w:val="00463885"/>
    <w:rsid w:val="00467C56"/>
    <w:rsid w:val="00473D6A"/>
    <w:rsid w:val="00476970"/>
    <w:rsid w:val="004804DB"/>
    <w:rsid w:val="00481286"/>
    <w:rsid w:val="00481991"/>
    <w:rsid w:val="00481A07"/>
    <w:rsid w:val="00481EC9"/>
    <w:rsid w:val="00484BF2"/>
    <w:rsid w:val="00485A3D"/>
    <w:rsid w:val="00486D23"/>
    <w:rsid w:val="00487F08"/>
    <w:rsid w:val="004933AE"/>
    <w:rsid w:val="00496B81"/>
    <w:rsid w:val="00496BE7"/>
    <w:rsid w:val="004A1C87"/>
    <w:rsid w:val="004A2971"/>
    <w:rsid w:val="004A5870"/>
    <w:rsid w:val="004A5923"/>
    <w:rsid w:val="004A7F47"/>
    <w:rsid w:val="004B026F"/>
    <w:rsid w:val="004B24CD"/>
    <w:rsid w:val="004B4FA0"/>
    <w:rsid w:val="004B5819"/>
    <w:rsid w:val="004B5DC7"/>
    <w:rsid w:val="004C21F1"/>
    <w:rsid w:val="004C38B5"/>
    <w:rsid w:val="004C67B3"/>
    <w:rsid w:val="004D049D"/>
    <w:rsid w:val="004D141F"/>
    <w:rsid w:val="004D36EE"/>
    <w:rsid w:val="004D3BFC"/>
    <w:rsid w:val="004D536F"/>
    <w:rsid w:val="004D7815"/>
    <w:rsid w:val="004E28E4"/>
    <w:rsid w:val="004E303E"/>
    <w:rsid w:val="004E5306"/>
    <w:rsid w:val="004E5A32"/>
    <w:rsid w:val="004E65EC"/>
    <w:rsid w:val="004E67BA"/>
    <w:rsid w:val="004E7B8E"/>
    <w:rsid w:val="004F1DBC"/>
    <w:rsid w:val="004F35D2"/>
    <w:rsid w:val="004F49C2"/>
    <w:rsid w:val="004F6A22"/>
    <w:rsid w:val="004F7085"/>
    <w:rsid w:val="00503856"/>
    <w:rsid w:val="00504BA7"/>
    <w:rsid w:val="005065F1"/>
    <w:rsid w:val="00506B79"/>
    <w:rsid w:val="0050799B"/>
    <w:rsid w:val="00513B40"/>
    <w:rsid w:val="005165CD"/>
    <w:rsid w:val="00521D00"/>
    <w:rsid w:val="00522B72"/>
    <w:rsid w:val="00526CE3"/>
    <w:rsid w:val="005305AB"/>
    <w:rsid w:val="00534BA5"/>
    <w:rsid w:val="00540C6E"/>
    <w:rsid w:val="0054121A"/>
    <w:rsid w:val="00541CA0"/>
    <w:rsid w:val="00542364"/>
    <w:rsid w:val="005463B9"/>
    <w:rsid w:val="00547C21"/>
    <w:rsid w:val="0055030A"/>
    <w:rsid w:val="00550BA4"/>
    <w:rsid w:val="00550F38"/>
    <w:rsid w:val="00551880"/>
    <w:rsid w:val="00551A0E"/>
    <w:rsid w:val="005550E2"/>
    <w:rsid w:val="0055593D"/>
    <w:rsid w:val="00560356"/>
    <w:rsid w:val="005610BF"/>
    <w:rsid w:val="00563E9E"/>
    <w:rsid w:val="0056485E"/>
    <w:rsid w:val="00571FB5"/>
    <w:rsid w:val="005720E6"/>
    <w:rsid w:val="005738D1"/>
    <w:rsid w:val="0057475B"/>
    <w:rsid w:val="005753BE"/>
    <w:rsid w:val="00575BEE"/>
    <w:rsid w:val="00580867"/>
    <w:rsid w:val="00580C62"/>
    <w:rsid w:val="00583070"/>
    <w:rsid w:val="00596FAE"/>
    <w:rsid w:val="005A17A0"/>
    <w:rsid w:val="005A3902"/>
    <w:rsid w:val="005A730B"/>
    <w:rsid w:val="005B0B4A"/>
    <w:rsid w:val="005B2709"/>
    <w:rsid w:val="005B44B3"/>
    <w:rsid w:val="005B4775"/>
    <w:rsid w:val="005B7C46"/>
    <w:rsid w:val="005C4CB4"/>
    <w:rsid w:val="005C7E11"/>
    <w:rsid w:val="005D016C"/>
    <w:rsid w:val="005D1413"/>
    <w:rsid w:val="005D3CEA"/>
    <w:rsid w:val="005D459F"/>
    <w:rsid w:val="005D6F25"/>
    <w:rsid w:val="005E543C"/>
    <w:rsid w:val="005E546E"/>
    <w:rsid w:val="005F02EA"/>
    <w:rsid w:val="005F1DBF"/>
    <w:rsid w:val="005F32FE"/>
    <w:rsid w:val="005F4422"/>
    <w:rsid w:val="005F46BF"/>
    <w:rsid w:val="005F4ABA"/>
    <w:rsid w:val="005F6BDA"/>
    <w:rsid w:val="006025EA"/>
    <w:rsid w:val="00602D6B"/>
    <w:rsid w:val="0060356D"/>
    <w:rsid w:val="0060435C"/>
    <w:rsid w:val="00605C17"/>
    <w:rsid w:val="0060655A"/>
    <w:rsid w:val="006136FA"/>
    <w:rsid w:val="00613B63"/>
    <w:rsid w:val="00614128"/>
    <w:rsid w:val="00614ACB"/>
    <w:rsid w:val="0061589C"/>
    <w:rsid w:val="0062023C"/>
    <w:rsid w:val="0063053A"/>
    <w:rsid w:val="006312A9"/>
    <w:rsid w:val="00631B76"/>
    <w:rsid w:val="00631EC8"/>
    <w:rsid w:val="00634191"/>
    <w:rsid w:val="00636E5B"/>
    <w:rsid w:val="00643310"/>
    <w:rsid w:val="00655D9B"/>
    <w:rsid w:val="00655FA2"/>
    <w:rsid w:val="006570CB"/>
    <w:rsid w:val="00661C71"/>
    <w:rsid w:val="00663062"/>
    <w:rsid w:val="006633AA"/>
    <w:rsid w:val="00663D40"/>
    <w:rsid w:val="0066416A"/>
    <w:rsid w:val="006643CB"/>
    <w:rsid w:val="00667988"/>
    <w:rsid w:val="006709F3"/>
    <w:rsid w:val="00671AD8"/>
    <w:rsid w:val="00680075"/>
    <w:rsid w:val="00680893"/>
    <w:rsid w:val="00683A79"/>
    <w:rsid w:val="006843E1"/>
    <w:rsid w:val="00684ACD"/>
    <w:rsid w:val="006856E2"/>
    <w:rsid w:val="006862F0"/>
    <w:rsid w:val="006878F8"/>
    <w:rsid w:val="00690083"/>
    <w:rsid w:val="0069014A"/>
    <w:rsid w:val="00691095"/>
    <w:rsid w:val="00693595"/>
    <w:rsid w:val="00694438"/>
    <w:rsid w:val="006969CF"/>
    <w:rsid w:val="00696BEC"/>
    <w:rsid w:val="00697B24"/>
    <w:rsid w:val="006A0B18"/>
    <w:rsid w:val="006A7F66"/>
    <w:rsid w:val="006B0B03"/>
    <w:rsid w:val="006B3264"/>
    <w:rsid w:val="006B4717"/>
    <w:rsid w:val="006B701E"/>
    <w:rsid w:val="006C022B"/>
    <w:rsid w:val="006C0CA1"/>
    <w:rsid w:val="006C1AF1"/>
    <w:rsid w:val="006C21EE"/>
    <w:rsid w:val="006C230A"/>
    <w:rsid w:val="006C287E"/>
    <w:rsid w:val="006C2E8E"/>
    <w:rsid w:val="006C6F1F"/>
    <w:rsid w:val="006D436C"/>
    <w:rsid w:val="006D6351"/>
    <w:rsid w:val="006D73BE"/>
    <w:rsid w:val="006D7A55"/>
    <w:rsid w:val="006E0ACA"/>
    <w:rsid w:val="006E1242"/>
    <w:rsid w:val="006E171D"/>
    <w:rsid w:val="006E2BB4"/>
    <w:rsid w:val="006E301E"/>
    <w:rsid w:val="006E3391"/>
    <w:rsid w:val="006E396F"/>
    <w:rsid w:val="006E5DBF"/>
    <w:rsid w:val="006E68B8"/>
    <w:rsid w:val="006E68BE"/>
    <w:rsid w:val="006F247C"/>
    <w:rsid w:val="006F26D9"/>
    <w:rsid w:val="006F5ED3"/>
    <w:rsid w:val="00702665"/>
    <w:rsid w:val="0070312B"/>
    <w:rsid w:val="007047F7"/>
    <w:rsid w:val="00707177"/>
    <w:rsid w:val="00707E9B"/>
    <w:rsid w:val="00714930"/>
    <w:rsid w:val="00715855"/>
    <w:rsid w:val="00721555"/>
    <w:rsid w:val="0072332B"/>
    <w:rsid w:val="007248A9"/>
    <w:rsid w:val="00725B1D"/>
    <w:rsid w:val="0072694C"/>
    <w:rsid w:val="00732114"/>
    <w:rsid w:val="0073225A"/>
    <w:rsid w:val="00732951"/>
    <w:rsid w:val="0073412A"/>
    <w:rsid w:val="00734AB2"/>
    <w:rsid w:val="007364B2"/>
    <w:rsid w:val="00737CDB"/>
    <w:rsid w:val="00742646"/>
    <w:rsid w:val="00743067"/>
    <w:rsid w:val="0074463B"/>
    <w:rsid w:val="00746864"/>
    <w:rsid w:val="00746D96"/>
    <w:rsid w:val="00750B0B"/>
    <w:rsid w:val="0075123C"/>
    <w:rsid w:val="00752CED"/>
    <w:rsid w:val="00752FB6"/>
    <w:rsid w:val="00754CD7"/>
    <w:rsid w:val="00757C9B"/>
    <w:rsid w:val="0076153A"/>
    <w:rsid w:val="00763244"/>
    <w:rsid w:val="00763F1B"/>
    <w:rsid w:val="007642F5"/>
    <w:rsid w:val="007647A0"/>
    <w:rsid w:val="00765F7E"/>
    <w:rsid w:val="007667C6"/>
    <w:rsid w:val="007722B2"/>
    <w:rsid w:val="00781947"/>
    <w:rsid w:val="00782847"/>
    <w:rsid w:val="00787D74"/>
    <w:rsid w:val="007908A1"/>
    <w:rsid w:val="00791274"/>
    <w:rsid w:val="0079169E"/>
    <w:rsid w:val="007926B8"/>
    <w:rsid w:val="00797905"/>
    <w:rsid w:val="007A0687"/>
    <w:rsid w:val="007A21EE"/>
    <w:rsid w:val="007A4440"/>
    <w:rsid w:val="007A5ED8"/>
    <w:rsid w:val="007B174E"/>
    <w:rsid w:val="007B4472"/>
    <w:rsid w:val="007B55B1"/>
    <w:rsid w:val="007B5951"/>
    <w:rsid w:val="007B6F51"/>
    <w:rsid w:val="007C117F"/>
    <w:rsid w:val="007C11CF"/>
    <w:rsid w:val="007C2F71"/>
    <w:rsid w:val="007C4BAE"/>
    <w:rsid w:val="007D1216"/>
    <w:rsid w:val="007D2AC0"/>
    <w:rsid w:val="007D3EE8"/>
    <w:rsid w:val="007E1A88"/>
    <w:rsid w:val="007E3447"/>
    <w:rsid w:val="007E3E09"/>
    <w:rsid w:val="007E47A8"/>
    <w:rsid w:val="007E5724"/>
    <w:rsid w:val="007F10A9"/>
    <w:rsid w:val="007F1133"/>
    <w:rsid w:val="007F1F5D"/>
    <w:rsid w:val="007F3B64"/>
    <w:rsid w:val="007F5167"/>
    <w:rsid w:val="007F6459"/>
    <w:rsid w:val="007F68BD"/>
    <w:rsid w:val="008014ED"/>
    <w:rsid w:val="00803D37"/>
    <w:rsid w:val="00806051"/>
    <w:rsid w:val="00807B71"/>
    <w:rsid w:val="00810777"/>
    <w:rsid w:val="00816AC3"/>
    <w:rsid w:val="008173FA"/>
    <w:rsid w:val="008207FD"/>
    <w:rsid w:val="00824CD4"/>
    <w:rsid w:val="00826BB4"/>
    <w:rsid w:val="00830F21"/>
    <w:rsid w:val="00831AFA"/>
    <w:rsid w:val="00837051"/>
    <w:rsid w:val="00837AFA"/>
    <w:rsid w:val="00837E64"/>
    <w:rsid w:val="00841D40"/>
    <w:rsid w:val="00843365"/>
    <w:rsid w:val="00843CA6"/>
    <w:rsid w:val="00845BB5"/>
    <w:rsid w:val="00846185"/>
    <w:rsid w:val="00846939"/>
    <w:rsid w:val="00847FD8"/>
    <w:rsid w:val="00852753"/>
    <w:rsid w:val="00853930"/>
    <w:rsid w:val="00854FFC"/>
    <w:rsid w:val="00855D47"/>
    <w:rsid w:val="00857D0E"/>
    <w:rsid w:val="008629BF"/>
    <w:rsid w:val="00862A5A"/>
    <w:rsid w:val="00866C8D"/>
    <w:rsid w:val="008678B9"/>
    <w:rsid w:val="0087657E"/>
    <w:rsid w:val="008802B7"/>
    <w:rsid w:val="0088109D"/>
    <w:rsid w:val="00882CBD"/>
    <w:rsid w:val="00883DD6"/>
    <w:rsid w:val="0088620A"/>
    <w:rsid w:val="008865F3"/>
    <w:rsid w:val="00886A3A"/>
    <w:rsid w:val="00886CE7"/>
    <w:rsid w:val="0089033C"/>
    <w:rsid w:val="00890740"/>
    <w:rsid w:val="008910FF"/>
    <w:rsid w:val="0089137B"/>
    <w:rsid w:val="00892338"/>
    <w:rsid w:val="00892CF2"/>
    <w:rsid w:val="008947CC"/>
    <w:rsid w:val="008974A5"/>
    <w:rsid w:val="008A1D6E"/>
    <w:rsid w:val="008A3360"/>
    <w:rsid w:val="008A3875"/>
    <w:rsid w:val="008A4900"/>
    <w:rsid w:val="008B08BB"/>
    <w:rsid w:val="008B454D"/>
    <w:rsid w:val="008B6DF2"/>
    <w:rsid w:val="008C31DC"/>
    <w:rsid w:val="008C3E33"/>
    <w:rsid w:val="008C5704"/>
    <w:rsid w:val="008C6271"/>
    <w:rsid w:val="008C6292"/>
    <w:rsid w:val="008C715C"/>
    <w:rsid w:val="008D070C"/>
    <w:rsid w:val="008D301B"/>
    <w:rsid w:val="008D6357"/>
    <w:rsid w:val="008D6ABE"/>
    <w:rsid w:val="008D6D5B"/>
    <w:rsid w:val="008D709F"/>
    <w:rsid w:val="008D7A03"/>
    <w:rsid w:val="008E10C8"/>
    <w:rsid w:val="008E76AB"/>
    <w:rsid w:val="008F0BC7"/>
    <w:rsid w:val="008F15C2"/>
    <w:rsid w:val="008F3A5C"/>
    <w:rsid w:val="008F5178"/>
    <w:rsid w:val="008F70F7"/>
    <w:rsid w:val="009025D3"/>
    <w:rsid w:val="009026E6"/>
    <w:rsid w:val="00902CC6"/>
    <w:rsid w:val="0090461E"/>
    <w:rsid w:val="009057E3"/>
    <w:rsid w:val="00906EFE"/>
    <w:rsid w:val="009103D9"/>
    <w:rsid w:val="00911BA8"/>
    <w:rsid w:val="00911EC2"/>
    <w:rsid w:val="009211F9"/>
    <w:rsid w:val="009223DD"/>
    <w:rsid w:val="00923B69"/>
    <w:rsid w:val="0092474E"/>
    <w:rsid w:val="009247D9"/>
    <w:rsid w:val="009269E5"/>
    <w:rsid w:val="00926AC8"/>
    <w:rsid w:val="00927B17"/>
    <w:rsid w:val="00927B1D"/>
    <w:rsid w:val="0093129B"/>
    <w:rsid w:val="00933D22"/>
    <w:rsid w:val="00935486"/>
    <w:rsid w:val="0093548B"/>
    <w:rsid w:val="00935D02"/>
    <w:rsid w:val="0094007F"/>
    <w:rsid w:val="00940E79"/>
    <w:rsid w:val="009454B4"/>
    <w:rsid w:val="00950A7E"/>
    <w:rsid w:val="00951151"/>
    <w:rsid w:val="00951380"/>
    <w:rsid w:val="00951CB9"/>
    <w:rsid w:val="00953FF4"/>
    <w:rsid w:val="00955E1B"/>
    <w:rsid w:val="009569D6"/>
    <w:rsid w:val="009618CE"/>
    <w:rsid w:val="0096299C"/>
    <w:rsid w:val="00962DA8"/>
    <w:rsid w:val="00964D0A"/>
    <w:rsid w:val="0096708E"/>
    <w:rsid w:val="00967775"/>
    <w:rsid w:val="009759A8"/>
    <w:rsid w:val="00980FA9"/>
    <w:rsid w:val="00985031"/>
    <w:rsid w:val="0099432D"/>
    <w:rsid w:val="0099538E"/>
    <w:rsid w:val="009976A2"/>
    <w:rsid w:val="009A24D0"/>
    <w:rsid w:val="009A37F5"/>
    <w:rsid w:val="009A55C8"/>
    <w:rsid w:val="009A6A9D"/>
    <w:rsid w:val="009B2ECB"/>
    <w:rsid w:val="009B3A2D"/>
    <w:rsid w:val="009B3E7E"/>
    <w:rsid w:val="009B7FE9"/>
    <w:rsid w:val="009C0345"/>
    <w:rsid w:val="009D1238"/>
    <w:rsid w:val="009D1985"/>
    <w:rsid w:val="009D2118"/>
    <w:rsid w:val="009D4665"/>
    <w:rsid w:val="009D4DB1"/>
    <w:rsid w:val="009D5568"/>
    <w:rsid w:val="009E0871"/>
    <w:rsid w:val="009E1440"/>
    <w:rsid w:val="009E3F79"/>
    <w:rsid w:val="009E50B0"/>
    <w:rsid w:val="009F0A4F"/>
    <w:rsid w:val="009F1CC3"/>
    <w:rsid w:val="009F58CE"/>
    <w:rsid w:val="009F7818"/>
    <w:rsid w:val="009F7B70"/>
    <w:rsid w:val="00A00347"/>
    <w:rsid w:val="00A00DB9"/>
    <w:rsid w:val="00A01C4C"/>
    <w:rsid w:val="00A01E1A"/>
    <w:rsid w:val="00A023BB"/>
    <w:rsid w:val="00A0268A"/>
    <w:rsid w:val="00A04A08"/>
    <w:rsid w:val="00A05642"/>
    <w:rsid w:val="00A0642D"/>
    <w:rsid w:val="00A0737A"/>
    <w:rsid w:val="00A108F2"/>
    <w:rsid w:val="00A10DF9"/>
    <w:rsid w:val="00A11BB5"/>
    <w:rsid w:val="00A135FC"/>
    <w:rsid w:val="00A179EF"/>
    <w:rsid w:val="00A22374"/>
    <w:rsid w:val="00A243C3"/>
    <w:rsid w:val="00A25570"/>
    <w:rsid w:val="00A32154"/>
    <w:rsid w:val="00A32AA7"/>
    <w:rsid w:val="00A34508"/>
    <w:rsid w:val="00A35326"/>
    <w:rsid w:val="00A35B17"/>
    <w:rsid w:val="00A37195"/>
    <w:rsid w:val="00A41EFC"/>
    <w:rsid w:val="00A4250B"/>
    <w:rsid w:val="00A43DFA"/>
    <w:rsid w:val="00A46C37"/>
    <w:rsid w:val="00A5002B"/>
    <w:rsid w:val="00A50A37"/>
    <w:rsid w:val="00A54DE5"/>
    <w:rsid w:val="00A551E4"/>
    <w:rsid w:val="00A55C7F"/>
    <w:rsid w:val="00A56075"/>
    <w:rsid w:val="00A567EC"/>
    <w:rsid w:val="00A6178F"/>
    <w:rsid w:val="00A71191"/>
    <w:rsid w:val="00A71D6B"/>
    <w:rsid w:val="00A73E66"/>
    <w:rsid w:val="00A7523F"/>
    <w:rsid w:val="00A826D1"/>
    <w:rsid w:val="00A83424"/>
    <w:rsid w:val="00A843E2"/>
    <w:rsid w:val="00A84E58"/>
    <w:rsid w:val="00A87254"/>
    <w:rsid w:val="00A90C98"/>
    <w:rsid w:val="00A92ABE"/>
    <w:rsid w:val="00A968A1"/>
    <w:rsid w:val="00AA0F8D"/>
    <w:rsid w:val="00AA36D3"/>
    <w:rsid w:val="00AA4692"/>
    <w:rsid w:val="00AA4D28"/>
    <w:rsid w:val="00AB618F"/>
    <w:rsid w:val="00AC2AB7"/>
    <w:rsid w:val="00AC5833"/>
    <w:rsid w:val="00AC79D0"/>
    <w:rsid w:val="00AD0AA6"/>
    <w:rsid w:val="00AD3964"/>
    <w:rsid w:val="00AD626B"/>
    <w:rsid w:val="00AD71F5"/>
    <w:rsid w:val="00AE1B63"/>
    <w:rsid w:val="00AE1BE3"/>
    <w:rsid w:val="00AE1EEC"/>
    <w:rsid w:val="00AE4E09"/>
    <w:rsid w:val="00AE59EB"/>
    <w:rsid w:val="00AE71E6"/>
    <w:rsid w:val="00AF159A"/>
    <w:rsid w:val="00AF1FFE"/>
    <w:rsid w:val="00AF2B4E"/>
    <w:rsid w:val="00B01B2D"/>
    <w:rsid w:val="00B04950"/>
    <w:rsid w:val="00B05B51"/>
    <w:rsid w:val="00B07C34"/>
    <w:rsid w:val="00B207E2"/>
    <w:rsid w:val="00B20A7C"/>
    <w:rsid w:val="00B220DC"/>
    <w:rsid w:val="00B2283C"/>
    <w:rsid w:val="00B228E3"/>
    <w:rsid w:val="00B23DD1"/>
    <w:rsid w:val="00B2453F"/>
    <w:rsid w:val="00B27503"/>
    <w:rsid w:val="00B307D4"/>
    <w:rsid w:val="00B34D9D"/>
    <w:rsid w:val="00B36024"/>
    <w:rsid w:val="00B36EA1"/>
    <w:rsid w:val="00B37D05"/>
    <w:rsid w:val="00B402DF"/>
    <w:rsid w:val="00B443B3"/>
    <w:rsid w:val="00B448C5"/>
    <w:rsid w:val="00B44D7A"/>
    <w:rsid w:val="00B45E22"/>
    <w:rsid w:val="00B462D9"/>
    <w:rsid w:val="00B50A13"/>
    <w:rsid w:val="00B53BC1"/>
    <w:rsid w:val="00B57D3F"/>
    <w:rsid w:val="00B6184E"/>
    <w:rsid w:val="00B63D38"/>
    <w:rsid w:val="00B64122"/>
    <w:rsid w:val="00B65D8D"/>
    <w:rsid w:val="00B70567"/>
    <w:rsid w:val="00B70814"/>
    <w:rsid w:val="00B70ADD"/>
    <w:rsid w:val="00B71A33"/>
    <w:rsid w:val="00B72496"/>
    <w:rsid w:val="00B73559"/>
    <w:rsid w:val="00B75510"/>
    <w:rsid w:val="00B80760"/>
    <w:rsid w:val="00B861D6"/>
    <w:rsid w:val="00B92674"/>
    <w:rsid w:val="00B92E45"/>
    <w:rsid w:val="00B93187"/>
    <w:rsid w:val="00B93B2A"/>
    <w:rsid w:val="00B95B78"/>
    <w:rsid w:val="00B97760"/>
    <w:rsid w:val="00BA0D99"/>
    <w:rsid w:val="00BA275E"/>
    <w:rsid w:val="00BA7519"/>
    <w:rsid w:val="00BA7E59"/>
    <w:rsid w:val="00BB3353"/>
    <w:rsid w:val="00BB4274"/>
    <w:rsid w:val="00BC3CA7"/>
    <w:rsid w:val="00BC42CD"/>
    <w:rsid w:val="00BC6B44"/>
    <w:rsid w:val="00BC7E8A"/>
    <w:rsid w:val="00BD10E6"/>
    <w:rsid w:val="00BD2E58"/>
    <w:rsid w:val="00BD3704"/>
    <w:rsid w:val="00BD3C37"/>
    <w:rsid w:val="00BD531B"/>
    <w:rsid w:val="00BD6594"/>
    <w:rsid w:val="00BD7D01"/>
    <w:rsid w:val="00BE233C"/>
    <w:rsid w:val="00BE2811"/>
    <w:rsid w:val="00BE2A38"/>
    <w:rsid w:val="00BE312C"/>
    <w:rsid w:val="00BE363C"/>
    <w:rsid w:val="00BE3EA1"/>
    <w:rsid w:val="00BE4EC4"/>
    <w:rsid w:val="00BE67F5"/>
    <w:rsid w:val="00BF24AF"/>
    <w:rsid w:val="00BF3926"/>
    <w:rsid w:val="00BF4C20"/>
    <w:rsid w:val="00BF51E7"/>
    <w:rsid w:val="00BF6749"/>
    <w:rsid w:val="00BF78C2"/>
    <w:rsid w:val="00C01DAB"/>
    <w:rsid w:val="00C02755"/>
    <w:rsid w:val="00C04369"/>
    <w:rsid w:val="00C04B16"/>
    <w:rsid w:val="00C06EA5"/>
    <w:rsid w:val="00C0797D"/>
    <w:rsid w:val="00C10E7B"/>
    <w:rsid w:val="00C16055"/>
    <w:rsid w:val="00C176E0"/>
    <w:rsid w:val="00C17787"/>
    <w:rsid w:val="00C20600"/>
    <w:rsid w:val="00C20896"/>
    <w:rsid w:val="00C20DB2"/>
    <w:rsid w:val="00C2175F"/>
    <w:rsid w:val="00C2343E"/>
    <w:rsid w:val="00C256BB"/>
    <w:rsid w:val="00C2600A"/>
    <w:rsid w:val="00C26F52"/>
    <w:rsid w:val="00C32C52"/>
    <w:rsid w:val="00C33917"/>
    <w:rsid w:val="00C3613E"/>
    <w:rsid w:val="00C37B0B"/>
    <w:rsid w:val="00C4068E"/>
    <w:rsid w:val="00C40D0A"/>
    <w:rsid w:val="00C41616"/>
    <w:rsid w:val="00C42089"/>
    <w:rsid w:val="00C476A7"/>
    <w:rsid w:val="00C50381"/>
    <w:rsid w:val="00C5180E"/>
    <w:rsid w:val="00C51CB6"/>
    <w:rsid w:val="00C5238F"/>
    <w:rsid w:val="00C573C6"/>
    <w:rsid w:val="00C61C6D"/>
    <w:rsid w:val="00C67AF3"/>
    <w:rsid w:val="00C74483"/>
    <w:rsid w:val="00C7582E"/>
    <w:rsid w:val="00C760D0"/>
    <w:rsid w:val="00C80333"/>
    <w:rsid w:val="00C827AE"/>
    <w:rsid w:val="00C82BEE"/>
    <w:rsid w:val="00C83F8F"/>
    <w:rsid w:val="00C91010"/>
    <w:rsid w:val="00C91517"/>
    <w:rsid w:val="00C91612"/>
    <w:rsid w:val="00C9465F"/>
    <w:rsid w:val="00C946F6"/>
    <w:rsid w:val="00C952AD"/>
    <w:rsid w:val="00C9740B"/>
    <w:rsid w:val="00CA08A3"/>
    <w:rsid w:val="00CA0F2B"/>
    <w:rsid w:val="00CA340C"/>
    <w:rsid w:val="00CA54FF"/>
    <w:rsid w:val="00CA57F1"/>
    <w:rsid w:val="00CA7651"/>
    <w:rsid w:val="00CB0E8F"/>
    <w:rsid w:val="00CB15DD"/>
    <w:rsid w:val="00CB2CF7"/>
    <w:rsid w:val="00CB3A3E"/>
    <w:rsid w:val="00CB3F1D"/>
    <w:rsid w:val="00CB5718"/>
    <w:rsid w:val="00CB5FBC"/>
    <w:rsid w:val="00CB60EB"/>
    <w:rsid w:val="00CC22F6"/>
    <w:rsid w:val="00CC2B83"/>
    <w:rsid w:val="00CD3826"/>
    <w:rsid w:val="00CD40C3"/>
    <w:rsid w:val="00CD5E58"/>
    <w:rsid w:val="00CE0DDE"/>
    <w:rsid w:val="00CE1C1D"/>
    <w:rsid w:val="00CE2E21"/>
    <w:rsid w:val="00CE3679"/>
    <w:rsid w:val="00CE6EE3"/>
    <w:rsid w:val="00CF06CB"/>
    <w:rsid w:val="00CF43A6"/>
    <w:rsid w:val="00CF53AE"/>
    <w:rsid w:val="00D02BB4"/>
    <w:rsid w:val="00D02CA1"/>
    <w:rsid w:val="00D046B5"/>
    <w:rsid w:val="00D047C7"/>
    <w:rsid w:val="00D05AA6"/>
    <w:rsid w:val="00D061C5"/>
    <w:rsid w:val="00D07335"/>
    <w:rsid w:val="00D079CA"/>
    <w:rsid w:val="00D07E3B"/>
    <w:rsid w:val="00D105E7"/>
    <w:rsid w:val="00D1513F"/>
    <w:rsid w:val="00D17102"/>
    <w:rsid w:val="00D1774A"/>
    <w:rsid w:val="00D1783E"/>
    <w:rsid w:val="00D17E03"/>
    <w:rsid w:val="00D20A5D"/>
    <w:rsid w:val="00D214C9"/>
    <w:rsid w:val="00D22400"/>
    <w:rsid w:val="00D24067"/>
    <w:rsid w:val="00D25036"/>
    <w:rsid w:val="00D2511C"/>
    <w:rsid w:val="00D2592B"/>
    <w:rsid w:val="00D2603A"/>
    <w:rsid w:val="00D27D07"/>
    <w:rsid w:val="00D306BD"/>
    <w:rsid w:val="00D30809"/>
    <w:rsid w:val="00D32E14"/>
    <w:rsid w:val="00D4134C"/>
    <w:rsid w:val="00D44885"/>
    <w:rsid w:val="00D5115E"/>
    <w:rsid w:val="00D5235E"/>
    <w:rsid w:val="00D5275F"/>
    <w:rsid w:val="00D52D79"/>
    <w:rsid w:val="00D5446B"/>
    <w:rsid w:val="00D55094"/>
    <w:rsid w:val="00D624AF"/>
    <w:rsid w:val="00D65B60"/>
    <w:rsid w:val="00D70CD3"/>
    <w:rsid w:val="00D718AE"/>
    <w:rsid w:val="00D72AD4"/>
    <w:rsid w:val="00D746A1"/>
    <w:rsid w:val="00D757E2"/>
    <w:rsid w:val="00D77177"/>
    <w:rsid w:val="00D7753E"/>
    <w:rsid w:val="00D8014C"/>
    <w:rsid w:val="00D810E1"/>
    <w:rsid w:val="00D82670"/>
    <w:rsid w:val="00D860A1"/>
    <w:rsid w:val="00D867FE"/>
    <w:rsid w:val="00D86874"/>
    <w:rsid w:val="00D87216"/>
    <w:rsid w:val="00D8798E"/>
    <w:rsid w:val="00D9014F"/>
    <w:rsid w:val="00D9139B"/>
    <w:rsid w:val="00D91AEC"/>
    <w:rsid w:val="00D93D06"/>
    <w:rsid w:val="00D96454"/>
    <w:rsid w:val="00D970AC"/>
    <w:rsid w:val="00D974DD"/>
    <w:rsid w:val="00D97B37"/>
    <w:rsid w:val="00DA03E2"/>
    <w:rsid w:val="00DA12B1"/>
    <w:rsid w:val="00DA570B"/>
    <w:rsid w:val="00DA74C0"/>
    <w:rsid w:val="00DA7516"/>
    <w:rsid w:val="00DA7A5E"/>
    <w:rsid w:val="00DB1571"/>
    <w:rsid w:val="00DB3D49"/>
    <w:rsid w:val="00DB65E0"/>
    <w:rsid w:val="00DD0610"/>
    <w:rsid w:val="00DD1C02"/>
    <w:rsid w:val="00DD352B"/>
    <w:rsid w:val="00DD3E14"/>
    <w:rsid w:val="00DD5C1E"/>
    <w:rsid w:val="00DD693A"/>
    <w:rsid w:val="00DE050F"/>
    <w:rsid w:val="00DE3BF0"/>
    <w:rsid w:val="00DE3F50"/>
    <w:rsid w:val="00DE624A"/>
    <w:rsid w:val="00DF094A"/>
    <w:rsid w:val="00DF2168"/>
    <w:rsid w:val="00DF69DB"/>
    <w:rsid w:val="00E13EDA"/>
    <w:rsid w:val="00E13EF6"/>
    <w:rsid w:val="00E14794"/>
    <w:rsid w:val="00E165D6"/>
    <w:rsid w:val="00E202AD"/>
    <w:rsid w:val="00E21ACE"/>
    <w:rsid w:val="00E23192"/>
    <w:rsid w:val="00E239F4"/>
    <w:rsid w:val="00E23D88"/>
    <w:rsid w:val="00E245FD"/>
    <w:rsid w:val="00E252C0"/>
    <w:rsid w:val="00E252F6"/>
    <w:rsid w:val="00E25BDD"/>
    <w:rsid w:val="00E33C19"/>
    <w:rsid w:val="00E34169"/>
    <w:rsid w:val="00E35146"/>
    <w:rsid w:val="00E35A62"/>
    <w:rsid w:val="00E37F91"/>
    <w:rsid w:val="00E406F6"/>
    <w:rsid w:val="00E41D20"/>
    <w:rsid w:val="00E46D3E"/>
    <w:rsid w:val="00E50E8F"/>
    <w:rsid w:val="00E51A23"/>
    <w:rsid w:val="00E522AA"/>
    <w:rsid w:val="00E5242B"/>
    <w:rsid w:val="00E56810"/>
    <w:rsid w:val="00E56ECB"/>
    <w:rsid w:val="00E57C3C"/>
    <w:rsid w:val="00E60920"/>
    <w:rsid w:val="00E61DBE"/>
    <w:rsid w:val="00E6319F"/>
    <w:rsid w:val="00E63DAF"/>
    <w:rsid w:val="00E672BC"/>
    <w:rsid w:val="00E729CB"/>
    <w:rsid w:val="00E74F16"/>
    <w:rsid w:val="00E769BB"/>
    <w:rsid w:val="00E77A0B"/>
    <w:rsid w:val="00E80C8E"/>
    <w:rsid w:val="00E815A9"/>
    <w:rsid w:val="00E84B4D"/>
    <w:rsid w:val="00E84D05"/>
    <w:rsid w:val="00E86A90"/>
    <w:rsid w:val="00E90083"/>
    <w:rsid w:val="00E9546C"/>
    <w:rsid w:val="00E97429"/>
    <w:rsid w:val="00EA2F43"/>
    <w:rsid w:val="00EA7072"/>
    <w:rsid w:val="00EB17D2"/>
    <w:rsid w:val="00EB6EFF"/>
    <w:rsid w:val="00EB70EA"/>
    <w:rsid w:val="00EB75F3"/>
    <w:rsid w:val="00EC02BC"/>
    <w:rsid w:val="00EC189A"/>
    <w:rsid w:val="00EC33C3"/>
    <w:rsid w:val="00EC51EE"/>
    <w:rsid w:val="00EC60DB"/>
    <w:rsid w:val="00EC63E1"/>
    <w:rsid w:val="00EC669D"/>
    <w:rsid w:val="00EC742E"/>
    <w:rsid w:val="00ED1E21"/>
    <w:rsid w:val="00ED34C6"/>
    <w:rsid w:val="00ED5BB3"/>
    <w:rsid w:val="00EE2F74"/>
    <w:rsid w:val="00EE48A6"/>
    <w:rsid w:val="00EE7B75"/>
    <w:rsid w:val="00EE7EA6"/>
    <w:rsid w:val="00F00C88"/>
    <w:rsid w:val="00F011BB"/>
    <w:rsid w:val="00F014B7"/>
    <w:rsid w:val="00F02185"/>
    <w:rsid w:val="00F051F4"/>
    <w:rsid w:val="00F07082"/>
    <w:rsid w:val="00F072FA"/>
    <w:rsid w:val="00F0795E"/>
    <w:rsid w:val="00F1104F"/>
    <w:rsid w:val="00F15C10"/>
    <w:rsid w:val="00F1658C"/>
    <w:rsid w:val="00F2235E"/>
    <w:rsid w:val="00F2297D"/>
    <w:rsid w:val="00F23ACA"/>
    <w:rsid w:val="00F249F6"/>
    <w:rsid w:val="00F24BAC"/>
    <w:rsid w:val="00F268E7"/>
    <w:rsid w:val="00F30A4D"/>
    <w:rsid w:val="00F30F9D"/>
    <w:rsid w:val="00F337DE"/>
    <w:rsid w:val="00F33E88"/>
    <w:rsid w:val="00F3705F"/>
    <w:rsid w:val="00F452FB"/>
    <w:rsid w:val="00F508CC"/>
    <w:rsid w:val="00F53AD3"/>
    <w:rsid w:val="00F54495"/>
    <w:rsid w:val="00F57832"/>
    <w:rsid w:val="00F6417D"/>
    <w:rsid w:val="00F66283"/>
    <w:rsid w:val="00F719BA"/>
    <w:rsid w:val="00F7247D"/>
    <w:rsid w:val="00F73832"/>
    <w:rsid w:val="00F77EAA"/>
    <w:rsid w:val="00F806D3"/>
    <w:rsid w:val="00F81114"/>
    <w:rsid w:val="00F83309"/>
    <w:rsid w:val="00F8733D"/>
    <w:rsid w:val="00F910D0"/>
    <w:rsid w:val="00F913B9"/>
    <w:rsid w:val="00F9183E"/>
    <w:rsid w:val="00F91F92"/>
    <w:rsid w:val="00F941F3"/>
    <w:rsid w:val="00F9439A"/>
    <w:rsid w:val="00F9577A"/>
    <w:rsid w:val="00FA1722"/>
    <w:rsid w:val="00FA363A"/>
    <w:rsid w:val="00FA5D08"/>
    <w:rsid w:val="00FB1AF0"/>
    <w:rsid w:val="00FB4944"/>
    <w:rsid w:val="00FB5740"/>
    <w:rsid w:val="00FB5B21"/>
    <w:rsid w:val="00FC16AE"/>
    <w:rsid w:val="00FC1EE6"/>
    <w:rsid w:val="00FC43A9"/>
    <w:rsid w:val="00FC5094"/>
    <w:rsid w:val="00FC5E5D"/>
    <w:rsid w:val="00FC7793"/>
    <w:rsid w:val="00FD1EF1"/>
    <w:rsid w:val="00FD253A"/>
    <w:rsid w:val="00FD2B32"/>
    <w:rsid w:val="00FD2FBD"/>
    <w:rsid w:val="00FD7A6E"/>
    <w:rsid w:val="00FE0392"/>
    <w:rsid w:val="00FE30C1"/>
    <w:rsid w:val="00FE50A0"/>
    <w:rsid w:val="00FE577A"/>
    <w:rsid w:val="00FF4F8F"/>
    <w:rsid w:val="00FF7C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6DEBC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E2B0E"/>
    <w:rPr>
      <w:rFonts w:ascii="Times New Roman" w:eastAsia="MS Mincho" w:hAnsi="Times New Roman"/>
      <w:color w:val="00000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qFormat/>
    <w:rsid w:val="00B96389"/>
    <w:rPr>
      <w:rFonts w:cs="Times New Roman"/>
      <w:sz w:val="16"/>
    </w:rPr>
  </w:style>
  <w:style w:type="character" w:customStyle="1" w:styleId="CommentTextChar">
    <w:name w:val="Comment Text Char"/>
    <w:link w:val="CommentText"/>
    <w:uiPriority w:val="99"/>
    <w:qFormat/>
    <w:rsid w:val="00B96389"/>
    <w:rPr>
      <w:rFonts w:ascii="Times New Roman" w:eastAsia="MS Mincho" w:hAnsi="Times New Roman" w:cs="Times New Roman"/>
      <w:sz w:val="20"/>
      <w:szCs w:val="20"/>
    </w:rPr>
  </w:style>
  <w:style w:type="character" w:customStyle="1" w:styleId="BalloonTextChar">
    <w:name w:val="Balloon Text Char"/>
    <w:link w:val="BalloonText"/>
    <w:uiPriority w:val="99"/>
    <w:semiHidden/>
    <w:qFormat/>
    <w:rsid w:val="00B96389"/>
    <w:rPr>
      <w:rFonts w:ascii="Segoe UI" w:eastAsia="MS Mincho" w:hAnsi="Segoe UI" w:cs="Segoe UI"/>
      <w:sz w:val="18"/>
      <w:szCs w:val="18"/>
    </w:rPr>
  </w:style>
  <w:style w:type="character" w:customStyle="1" w:styleId="CommentSubjectChar">
    <w:name w:val="Comment Subject Char"/>
    <w:link w:val="CommentSubject"/>
    <w:uiPriority w:val="99"/>
    <w:semiHidden/>
    <w:qFormat/>
    <w:rsid w:val="00602D30"/>
    <w:rPr>
      <w:rFonts w:ascii="Times New Roman" w:eastAsia="MS Mincho" w:hAnsi="Times New Roman" w:cs="Times New Roman"/>
      <w:b/>
      <w:bCs/>
      <w:sz w:val="20"/>
      <w:szCs w:val="20"/>
    </w:rPr>
  </w:style>
  <w:style w:type="character" w:customStyle="1" w:styleId="HeaderChar">
    <w:name w:val="Header Char"/>
    <w:link w:val="Header"/>
    <w:uiPriority w:val="99"/>
    <w:qFormat/>
    <w:rsid w:val="00F37A67"/>
    <w:rPr>
      <w:rFonts w:ascii="Times New Roman" w:eastAsia="MS Mincho" w:hAnsi="Times New Roman" w:cs="Times New Roman"/>
      <w:sz w:val="24"/>
      <w:szCs w:val="24"/>
    </w:rPr>
  </w:style>
  <w:style w:type="character" w:customStyle="1" w:styleId="FooterChar">
    <w:name w:val="Footer Char"/>
    <w:link w:val="Footer"/>
    <w:uiPriority w:val="99"/>
    <w:qFormat/>
    <w:rsid w:val="00F37A67"/>
    <w:rPr>
      <w:rFonts w:ascii="Times New Roman" w:eastAsia="MS Mincho" w:hAnsi="Times New Roman" w:cs="Times New Roman"/>
      <w:sz w:val="24"/>
      <w:szCs w:val="24"/>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CommentText">
    <w:name w:val="annotation text"/>
    <w:basedOn w:val="Normal"/>
    <w:link w:val="CommentTextChar"/>
    <w:uiPriority w:val="99"/>
    <w:qFormat/>
    <w:rsid w:val="00B96389"/>
    <w:rPr>
      <w:sz w:val="20"/>
      <w:szCs w:val="20"/>
    </w:rPr>
  </w:style>
  <w:style w:type="paragraph" w:styleId="BalloonText">
    <w:name w:val="Balloon Text"/>
    <w:basedOn w:val="Normal"/>
    <w:link w:val="BalloonTextChar"/>
    <w:uiPriority w:val="99"/>
    <w:semiHidden/>
    <w:unhideWhenUsed/>
    <w:qFormat/>
    <w:rsid w:val="00B96389"/>
    <w:rPr>
      <w:rFonts w:ascii="Segoe UI" w:hAnsi="Segoe UI" w:cs="Segoe UI"/>
      <w:sz w:val="18"/>
      <w:szCs w:val="18"/>
    </w:rPr>
  </w:style>
  <w:style w:type="paragraph" w:styleId="CommentSubject">
    <w:name w:val="annotation subject"/>
    <w:basedOn w:val="CommentText"/>
    <w:link w:val="CommentSubjectChar"/>
    <w:uiPriority w:val="99"/>
    <w:semiHidden/>
    <w:unhideWhenUsed/>
    <w:qFormat/>
    <w:rsid w:val="00602D30"/>
    <w:rPr>
      <w:b/>
      <w:bCs/>
    </w:rPr>
  </w:style>
  <w:style w:type="paragraph" w:styleId="Header">
    <w:name w:val="header"/>
    <w:basedOn w:val="Normal"/>
    <w:link w:val="HeaderChar"/>
    <w:uiPriority w:val="99"/>
    <w:unhideWhenUsed/>
    <w:rsid w:val="00F37A67"/>
    <w:pPr>
      <w:tabs>
        <w:tab w:val="center" w:pos="4680"/>
        <w:tab w:val="right" w:pos="9360"/>
      </w:tabs>
    </w:pPr>
  </w:style>
  <w:style w:type="paragraph" w:styleId="Footer">
    <w:name w:val="footer"/>
    <w:basedOn w:val="Normal"/>
    <w:link w:val="FooterChar"/>
    <w:uiPriority w:val="99"/>
    <w:unhideWhenUsed/>
    <w:rsid w:val="00F37A67"/>
    <w:pPr>
      <w:tabs>
        <w:tab w:val="center" w:pos="4680"/>
        <w:tab w:val="right" w:pos="9360"/>
      </w:tabs>
    </w:pPr>
  </w:style>
  <w:style w:type="table" w:styleId="TableGrid">
    <w:name w:val="Table Grid"/>
    <w:basedOn w:val="TableNormal"/>
    <w:uiPriority w:val="39"/>
    <w:rsid w:val="0021672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1A262B"/>
    <w:rPr>
      <w:rFonts w:ascii="Times New Roman" w:eastAsia="MS Mincho" w:hAnsi="Times New Roman"/>
      <w:color w:val="00000A"/>
    </w:rPr>
  </w:style>
  <w:style w:type="character" w:styleId="Hyperlink">
    <w:name w:val="Hyperlink"/>
    <w:uiPriority w:val="99"/>
    <w:unhideWhenUsed/>
    <w:rsid w:val="0070312B"/>
    <w:rPr>
      <w:color w:val="0000FF"/>
      <w:u w:val="single"/>
    </w:rPr>
  </w:style>
  <w:style w:type="paragraph" w:customStyle="1" w:styleId="EndNoteBibliographyTitle">
    <w:name w:val="EndNote Bibliography Title"/>
    <w:basedOn w:val="Normal"/>
    <w:link w:val="EndNoteBibliographyTitleChar"/>
    <w:rsid w:val="0025055A"/>
    <w:pPr>
      <w:jc w:val="center"/>
    </w:pPr>
    <w:rPr>
      <w:noProof/>
    </w:rPr>
  </w:style>
  <w:style w:type="character" w:customStyle="1" w:styleId="EndNoteBibliographyTitleChar">
    <w:name w:val="EndNote Bibliography Title Char"/>
    <w:link w:val="EndNoteBibliographyTitle"/>
    <w:rsid w:val="0025055A"/>
    <w:rPr>
      <w:rFonts w:ascii="Times New Roman" w:eastAsia="MS Mincho" w:hAnsi="Times New Roman"/>
      <w:noProof/>
      <w:color w:val="00000A"/>
      <w:sz w:val="24"/>
      <w:szCs w:val="24"/>
    </w:rPr>
  </w:style>
  <w:style w:type="paragraph" w:customStyle="1" w:styleId="EndNoteBibliography">
    <w:name w:val="EndNote Bibliography"/>
    <w:basedOn w:val="Normal"/>
    <w:link w:val="EndNoteBibliographyChar"/>
    <w:rsid w:val="0025055A"/>
    <w:rPr>
      <w:noProof/>
    </w:rPr>
  </w:style>
  <w:style w:type="character" w:customStyle="1" w:styleId="EndNoteBibliographyChar">
    <w:name w:val="EndNote Bibliography Char"/>
    <w:link w:val="EndNoteBibliography"/>
    <w:rsid w:val="0025055A"/>
    <w:rPr>
      <w:rFonts w:ascii="Times New Roman" w:eastAsia="MS Mincho" w:hAnsi="Times New Roman"/>
      <w:noProof/>
      <w:color w:val="00000A"/>
      <w:sz w:val="24"/>
      <w:szCs w:val="24"/>
    </w:rPr>
  </w:style>
  <w:style w:type="character" w:styleId="PageNumber">
    <w:name w:val="page number"/>
    <w:basedOn w:val="DefaultParagraphFont"/>
    <w:uiPriority w:val="99"/>
    <w:semiHidden/>
    <w:unhideWhenUsed/>
    <w:rsid w:val="0035222B"/>
  </w:style>
  <w:style w:type="character" w:styleId="Strong">
    <w:name w:val="Strong"/>
    <w:basedOn w:val="DefaultParagraphFont"/>
    <w:qFormat/>
    <w:rsid w:val="00212D43"/>
    <w:rPr>
      <w:b/>
      <w:bCs/>
    </w:rPr>
  </w:style>
  <w:style w:type="paragraph" w:styleId="FootnoteText">
    <w:name w:val="footnote text"/>
    <w:basedOn w:val="Normal"/>
    <w:link w:val="FootnoteTextChar"/>
    <w:uiPriority w:val="99"/>
    <w:semiHidden/>
    <w:unhideWhenUsed/>
    <w:rsid w:val="00B01B2D"/>
    <w:rPr>
      <w:sz w:val="20"/>
      <w:szCs w:val="20"/>
    </w:rPr>
  </w:style>
  <w:style w:type="character" w:customStyle="1" w:styleId="FootnoteTextChar">
    <w:name w:val="Footnote Text Char"/>
    <w:basedOn w:val="DefaultParagraphFont"/>
    <w:link w:val="FootnoteText"/>
    <w:uiPriority w:val="99"/>
    <w:semiHidden/>
    <w:rsid w:val="00B01B2D"/>
    <w:rPr>
      <w:rFonts w:ascii="Times New Roman" w:eastAsia="MS Mincho" w:hAnsi="Times New Roman"/>
      <w:color w:val="00000A"/>
    </w:rPr>
  </w:style>
  <w:style w:type="character" w:styleId="FootnoteReference">
    <w:name w:val="footnote reference"/>
    <w:basedOn w:val="DefaultParagraphFont"/>
    <w:uiPriority w:val="99"/>
    <w:semiHidden/>
    <w:unhideWhenUsed/>
    <w:rsid w:val="00B01B2D"/>
    <w:rPr>
      <w:vertAlign w:val="superscript"/>
    </w:rPr>
  </w:style>
  <w:style w:type="character" w:styleId="LineNumber">
    <w:name w:val="line number"/>
    <w:basedOn w:val="DefaultParagraphFont"/>
    <w:uiPriority w:val="99"/>
    <w:semiHidden/>
    <w:unhideWhenUsed/>
    <w:rsid w:val="0088620A"/>
  </w:style>
  <w:style w:type="character" w:styleId="FollowedHyperlink">
    <w:name w:val="FollowedHyperlink"/>
    <w:basedOn w:val="DefaultParagraphFont"/>
    <w:uiPriority w:val="99"/>
    <w:semiHidden/>
    <w:unhideWhenUsed/>
    <w:rsid w:val="004A2971"/>
    <w:rPr>
      <w:color w:val="954F72" w:themeColor="followedHyperlink"/>
      <w:u w:val="single"/>
    </w:rPr>
  </w:style>
  <w:style w:type="paragraph" w:styleId="ListParagraph">
    <w:name w:val="List Paragraph"/>
    <w:basedOn w:val="Normal"/>
    <w:uiPriority w:val="34"/>
    <w:qFormat/>
    <w:rsid w:val="000C281D"/>
    <w:pPr>
      <w:ind w:left="720"/>
      <w:contextualSpacing/>
    </w:pPr>
    <w:rPr>
      <w:rFonts w:ascii="Cambria" w:hAnsi="Cambria"/>
      <w:color w:val="auto"/>
    </w:rPr>
  </w:style>
  <w:style w:type="paragraph" w:styleId="NoSpacing">
    <w:name w:val="No Spacing"/>
    <w:link w:val="NoSpacingChar"/>
    <w:qFormat/>
    <w:rsid w:val="00F913B9"/>
    <w:rPr>
      <w:rFonts w:ascii="PMingLiU" w:eastAsiaTheme="minorEastAsia" w:hAnsi="PMingLiU" w:cstheme="minorBidi"/>
      <w:sz w:val="22"/>
      <w:szCs w:val="22"/>
    </w:rPr>
  </w:style>
  <w:style w:type="character" w:customStyle="1" w:styleId="NoSpacingChar">
    <w:name w:val="No Spacing Char"/>
    <w:basedOn w:val="DefaultParagraphFont"/>
    <w:link w:val="NoSpacing"/>
    <w:rsid w:val="00F913B9"/>
    <w:rPr>
      <w:rFonts w:ascii="PMingLiU" w:eastAsiaTheme="minorEastAsia" w:hAnsi="PMingLiU" w:cstheme="minorBidi"/>
      <w:sz w:val="22"/>
      <w:szCs w:val="22"/>
    </w:rPr>
  </w:style>
  <w:style w:type="character" w:customStyle="1" w:styleId="il">
    <w:name w:val="il"/>
    <w:basedOn w:val="DefaultParagraphFont"/>
    <w:rsid w:val="005B44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134998">
      <w:bodyDiv w:val="1"/>
      <w:marLeft w:val="0"/>
      <w:marRight w:val="0"/>
      <w:marTop w:val="0"/>
      <w:marBottom w:val="0"/>
      <w:divBdr>
        <w:top w:val="none" w:sz="0" w:space="0" w:color="auto"/>
        <w:left w:val="none" w:sz="0" w:space="0" w:color="auto"/>
        <w:bottom w:val="none" w:sz="0" w:space="0" w:color="auto"/>
        <w:right w:val="none" w:sz="0" w:space="0" w:color="auto"/>
      </w:divBdr>
    </w:div>
    <w:div w:id="520240517">
      <w:bodyDiv w:val="1"/>
      <w:marLeft w:val="0"/>
      <w:marRight w:val="0"/>
      <w:marTop w:val="0"/>
      <w:marBottom w:val="0"/>
      <w:divBdr>
        <w:top w:val="none" w:sz="0" w:space="0" w:color="auto"/>
        <w:left w:val="none" w:sz="0" w:space="0" w:color="auto"/>
        <w:bottom w:val="none" w:sz="0" w:space="0" w:color="auto"/>
        <w:right w:val="none" w:sz="0" w:space="0" w:color="auto"/>
      </w:divBdr>
    </w:div>
    <w:div w:id="945691484">
      <w:bodyDiv w:val="1"/>
      <w:marLeft w:val="0"/>
      <w:marRight w:val="0"/>
      <w:marTop w:val="0"/>
      <w:marBottom w:val="0"/>
      <w:divBdr>
        <w:top w:val="none" w:sz="0" w:space="0" w:color="auto"/>
        <w:left w:val="none" w:sz="0" w:space="0" w:color="auto"/>
        <w:bottom w:val="none" w:sz="0" w:space="0" w:color="auto"/>
        <w:right w:val="none" w:sz="0" w:space="0" w:color="auto"/>
      </w:divBdr>
    </w:div>
    <w:div w:id="1662736032">
      <w:bodyDiv w:val="1"/>
      <w:marLeft w:val="0"/>
      <w:marRight w:val="0"/>
      <w:marTop w:val="0"/>
      <w:marBottom w:val="0"/>
      <w:divBdr>
        <w:top w:val="none" w:sz="0" w:space="0" w:color="auto"/>
        <w:left w:val="none" w:sz="0" w:space="0" w:color="auto"/>
        <w:bottom w:val="none" w:sz="0" w:space="0" w:color="auto"/>
        <w:right w:val="none" w:sz="0" w:space="0" w:color="auto"/>
      </w:divBdr>
    </w:div>
    <w:div w:id="18333724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2581B3-3862-D140-A5CB-A6E4AAD7C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460</Words>
  <Characters>14028</Characters>
  <Application>Microsoft Macintosh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c:creator>
  <cp:keywords/>
  <dc:description/>
  <cp:lastModifiedBy>AKI MATSUOKA</cp:lastModifiedBy>
  <cp:revision>2</cp:revision>
  <cp:lastPrinted>2017-07-30T14:07:00Z</cp:lastPrinted>
  <dcterms:created xsi:type="dcterms:W3CDTF">2017-11-30T21:47:00Z</dcterms:created>
  <dcterms:modified xsi:type="dcterms:W3CDTF">2017-11-30T21: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plos-one</vt:lpwstr>
  </property>
  <property fmtid="{D5CDD505-2E9C-101B-9397-08002B2CF9AE}" pid="7" name="Mendeley Document_1">
    <vt:lpwstr>True</vt:lpwstr>
  </property>
  <property fmtid="{D5CDD505-2E9C-101B-9397-08002B2CF9AE}" pid="8" name="Mendeley Recent Style Id 0_1">
    <vt:lpwstr>http://www.zotero.org/styles/acta-otorrinolaringologica-espanola</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1</vt:lpwstr>
  </property>
  <property fmtid="{D5CDD505-2E9C-101B-9397-08002B2CF9AE}" pid="13" name="Mendeley Recent Style Id 5_1">
    <vt:lpwstr>http://www.zotero.org/styles/ieee</vt:lpwstr>
  </property>
  <property fmtid="{D5CDD505-2E9C-101B-9397-08002B2CF9AE}" pid="14" name="Mendeley Recent Style Id 6_1">
    <vt:lpwstr>http://www.zotero.org/styles/lab-on-a-chip</vt:lpwstr>
  </property>
  <property fmtid="{D5CDD505-2E9C-101B-9397-08002B2CF9AE}" pid="15" name="Mendeley Recent Style Id 7_1">
    <vt:lpwstr>http://www.zotero.org/styles/national-institute-of-health-research</vt:lpwstr>
  </property>
  <property fmtid="{D5CDD505-2E9C-101B-9397-08002B2CF9AE}" pid="16" name="Mendeley Recent Style Id 8_1">
    <vt:lpwstr>http://www.zotero.org/styles/national-library-of-medicine</vt:lpwstr>
  </property>
  <property fmtid="{D5CDD505-2E9C-101B-9397-08002B2CF9AE}" pid="17" name="Mendeley Recent Style Id 9_1">
    <vt:lpwstr>http://www.zotero.org/styles/plos-one</vt:lpwstr>
  </property>
  <property fmtid="{D5CDD505-2E9C-101B-9397-08002B2CF9AE}" pid="18" name="Mendeley Recent Style Name 0_1">
    <vt:lpwstr>Acta Otorrinolaringológica Española (Spanish)</vt:lpwstr>
  </property>
  <property fmtid="{D5CDD505-2E9C-101B-9397-08002B2CF9AE}" pid="19" name="Mendeley Recent Style Name 1_1">
    <vt:lpwstr>American Political Science Association</vt:lpwstr>
  </property>
  <property fmtid="{D5CDD505-2E9C-101B-9397-08002B2CF9AE}" pid="20" name="Mendeley Recent Style Name 2_1">
    <vt:lpwstr>American Sociological Association</vt:lpwstr>
  </property>
  <property fmtid="{D5CDD505-2E9C-101B-9397-08002B2CF9AE}" pid="21" name="Mendeley Recent Style Name 3_1">
    <vt:lpwstr>Chicago Manual of Style 16th edition (author-date)</vt:lpwstr>
  </property>
  <property fmtid="{D5CDD505-2E9C-101B-9397-08002B2CF9AE}" pid="22" name="Mendeley Recent Style Name 4_1">
    <vt:lpwstr>Harvard Reference format 1 (author-date)</vt:lpwstr>
  </property>
  <property fmtid="{D5CDD505-2E9C-101B-9397-08002B2CF9AE}" pid="23" name="Mendeley Recent Style Name 5_1">
    <vt:lpwstr>IEEE</vt:lpwstr>
  </property>
  <property fmtid="{D5CDD505-2E9C-101B-9397-08002B2CF9AE}" pid="24" name="Mendeley Recent Style Name 6_1">
    <vt:lpwstr>Lab on a Chip</vt:lpwstr>
  </property>
  <property fmtid="{D5CDD505-2E9C-101B-9397-08002B2CF9AE}" pid="25" name="Mendeley Recent Style Name 7_1">
    <vt:lpwstr>National Institute of Health Research</vt:lpwstr>
  </property>
  <property fmtid="{D5CDD505-2E9C-101B-9397-08002B2CF9AE}" pid="26" name="Mendeley Recent Style Name 8_1">
    <vt:lpwstr>National Library of Medicine</vt:lpwstr>
  </property>
  <property fmtid="{D5CDD505-2E9C-101B-9397-08002B2CF9AE}" pid="27" name="Mendeley Recent Style Name 9_1">
    <vt:lpwstr>PLOS ONE</vt:lpwstr>
  </property>
  <property fmtid="{D5CDD505-2E9C-101B-9397-08002B2CF9AE}" pid="28" name="ScaleCrop">
    <vt:bool>false</vt:bool>
  </property>
  <property fmtid="{D5CDD505-2E9C-101B-9397-08002B2CF9AE}" pid="29" name="ShareDoc">
    <vt:bool>false</vt:bool>
  </property>
  <property fmtid="{D5CDD505-2E9C-101B-9397-08002B2CF9AE}" pid="30" name="Mendeley Unique User Id_1">
    <vt:lpwstr>345731f0-607c-3618-987b-25ef7a50c627</vt:lpwstr>
  </property>
</Properties>
</file>